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r>
        <w:rPr>
          <w:rFonts w:eastAsia="Times New Roman"/>
          <w:b/>
        </w:rPr>
        <w:t>HEDTools</w:t>
      </w:r>
      <w:r w:rsidR="004935C8">
        <w:rPr>
          <w:rFonts w:eastAsia="Times New Roman"/>
          <w:b/>
        </w:rPr>
        <w:t xml:space="preserve"> User Manual</w:t>
      </w:r>
    </w:p>
    <w:p w14:paraId="3E0ECC5B" w14:textId="6E10314C" w:rsidR="004F3183" w:rsidRDefault="00EA64EF" w:rsidP="004F3183">
      <w:pPr>
        <w:spacing w:after="200" w:line="276" w:lineRule="auto"/>
        <w:jc w:val="center"/>
      </w:pPr>
      <w:r>
        <w:t>January 4, 2018</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B816BB">
              <w:rPr>
                <w:noProof/>
                <w:webHidden/>
              </w:rPr>
              <w:t>3</w:t>
            </w:r>
            <w:r w:rsidR="009C3F50">
              <w:rPr>
                <w:noProof/>
                <w:webHidden/>
              </w:rPr>
              <w:fldChar w:fldCharType="end"/>
            </w:r>
          </w:hyperlink>
        </w:p>
        <w:p w14:paraId="663D4A48" w14:textId="77777777" w:rsidR="009C3F50" w:rsidRDefault="00953FB3">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sidR="00B816BB">
              <w:rPr>
                <w:noProof/>
                <w:webHidden/>
              </w:rPr>
              <w:t>4</w:t>
            </w:r>
            <w:r w:rsidR="009C3F50">
              <w:rPr>
                <w:noProof/>
                <w:webHidden/>
              </w:rPr>
              <w:fldChar w:fldCharType="end"/>
            </w:r>
          </w:hyperlink>
        </w:p>
        <w:p w14:paraId="58579E32" w14:textId="77777777" w:rsidR="009C3F50" w:rsidRDefault="00953FB3">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345CCF8A" w14:textId="77777777" w:rsidR="009C3F50" w:rsidRDefault="00953FB3">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67929FC5" w14:textId="77777777" w:rsidR="009C3F50" w:rsidRDefault="00953FB3">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7F084312" w14:textId="77777777" w:rsidR="009C3F50" w:rsidRDefault="00953FB3">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7B020910" w14:textId="77777777" w:rsidR="009C3F50" w:rsidRDefault="00953FB3">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1822B103" w14:textId="77777777" w:rsidR="009C3F50" w:rsidRDefault="00953FB3">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sidR="00B816BB">
              <w:rPr>
                <w:noProof/>
                <w:webHidden/>
              </w:rPr>
              <w:t>5</w:t>
            </w:r>
            <w:r w:rsidR="009C3F50">
              <w:rPr>
                <w:noProof/>
                <w:webHidden/>
              </w:rPr>
              <w:fldChar w:fldCharType="end"/>
            </w:r>
          </w:hyperlink>
        </w:p>
        <w:p w14:paraId="05ED7FDC" w14:textId="77777777" w:rsidR="009C3F50" w:rsidRDefault="00953FB3">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sidR="00B816BB">
              <w:rPr>
                <w:noProof/>
                <w:webHidden/>
              </w:rPr>
              <w:t>6</w:t>
            </w:r>
            <w:r w:rsidR="009C3F50">
              <w:rPr>
                <w:noProof/>
                <w:webHidden/>
              </w:rPr>
              <w:fldChar w:fldCharType="end"/>
            </w:r>
          </w:hyperlink>
        </w:p>
        <w:p w14:paraId="034EBE24" w14:textId="77777777" w:rsidR="009C3F50" w:rsidRDefault="00953FB3">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sidR="00B816BB">
              <w:rPr>
                <w:noProof/>
                <w:webHidden/>
              </w:rPr>
              <w:t>6</w:t>
            </w:r>
            <w:r w:rsidR="009C3F50">
              <w:rPr>
                <w:noProof/>
                <w:webHidden/>
              </w:rPr>
              <w:fldChar w:fldCharType="end"/>
            </w:r>
          </w:hyperlink>
        </w:p>
        <w:p w14:paraId="7EE12CC9" w14:textId="77777777" w:rsidR="009C3F50" w:rsidRDefault="00953FB3">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sidR="00B816BB">
              <w:rPr>
                <w:noProof/>
                <w:webHidden/>
              </w:rPr>
              <w:t>6</w:t>
            </w:r>
            <w:r w:rsidR="009C3F50">
              <w:rPr>
                <w:noProof/>
                <w:webHidden/>
              </w:rPr>
              <w:fldChar w:fldCharType="end"/>
            </w:r>
          </w:hyperlink>
        </w:p>
        <w:p w14:paraId="1F8026B1" w14:textId="77777777" w:rsidR="009C3F50" w:rsidRDefault="00953FB3">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sidR="00B816BB">
              <w:rPr>
                <w:noProof/>
                <w:webHidden/>
              </w:rPr>
              <w:t>16</w:t>
            </w:r>
            <w:r w:rsidR="009C3F50">
              <w:rPr>
                <w:noProof/>
                <w:webHidden/>
              </w:rPr>
              <w:fldChar w:fldCharType="end"/>
            </w:r>
          </w:hyperlink>
        </w:p>
        <w:p w14:paraId="12590EAC" w14:textId="77777777" w:rsidR="009C3F50" w:rsidRDefault="00953FB3">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sidR="00B816BB">
              <w:rPr>
                <w:noProof/>
                <w:webHidden/>
              </w:rPr>
              <w:t>20</w:t>
            </w:r>
            <w:r w:rsidR="009C3F50">
              <w:rPr>
                <w:noProof/>
                <w:webHidden/>
              </w:rPr>
              <w:fldChar w:fldCharType="end"/>
            </w:r>
          </w:hyperlink>
        </w:p>
        <w:p w14:paraId="7D94A310" w14:textId="77777777" w:rsidR="009C3F50" w:rsidRDefault="00953FB3">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sidR="00B816BB">
              <w:rPr>
                <w:noProof/>
                <w:webHidden/>
              </w:rPr>
              <w:t>24</w:t>
            </w:r>
            <w:r w:rsidR="009C3F50">
              <w:rPr>
                <w:noProof/>
                <w:webHidden/>
              </w:rPr>
              <w:fldChar w:fldCharType="end"/>
            </w:r>
          </w:hyperlink>
        </w:p>
        <w:p w14:paraId="4A40A110" w14:textId="77777777" w:rsidR="009C3F50" w:rsidRDefault="00953FB3">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sidR="00B816BB">
              <w:rPr>
                <w:noProof/>
                <w:webHidden/>
              </w:rPr>
              <w:t>24</w:t>
            </w:r>
            <w:r w:rsidR="009C3F50">
              <w:rPr>
                <w:noProof/>
                <w:webHidden/>
              </w:rPr>
              <w:fldChar w:fldCharType="end"/>
            </w:r>
          </w:hyperlink>
        </w:p>
        <w:p w14:paraId="2C6FAD38" w14:textId="77777777" w:rsidR="009C3F50" w:rsidRDefault="00953FB3">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sidR="00B816BB">
              <w:rPr>
                <w:noProof/>
                <w:webHidden/>
              </w:rPr>
              <w:t>25</w:t>
            </w:r>
            <w:r w:rsidR="009C3F50">
              <w:rPr>
                <w:noProof/>
                <w:webHidden/>
              </w:rPr>
              <w:fldChar w:fldCharType="end"/>
            </w:r>
          </w:hyperlink>
        </w:p>
        <w:p w14:paraId="5354FEFB" w14:textId="77777777" w:rsidR="009C3F50" w:rsidRDefault="00953FB3">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sidR="00B816BB">
              <w:rPr>
                <w:noProof/>
                <w:webHidden/>
              </w:rPr>
              <w:t>28</w:t>
            </w:r>
            <w:r w:rsidR="009C3F50">
              <w:rPr>
                <w:noProof/>
                <w:webHidden/>
              </w:rPr>
              <w:fldChar w:fldCharType="end"/>
            </w:r>
          </w:hyperlink>
        </w:p>
        <w:p w14:paraId="7EC6C184" w14:textId="77777777" w:rsidR="009C3F50" w:rsidRDefault="00953FB3">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sidR="00B816BB">
              <w:rPr>
                <w:noProof/>
                <w:webHidden/>
              </w:rPr>
              <w:t>30</w:t>
            </w:r>
            <w:r w:rsidR="009C3F50">
              <w:rPr>
                <w:noProof/>
                <w:webHidden/>
              </w:rPr>
              <w:fldChar w:fldCharType="end"/>
            </w:r>
          </w:hyperlink>
        </w:p>
        <w:p w14:paraId="29FAD918" w14:textId="77777777" w:rsidR="009C3F50" w:rsidRDefault="00953FB3">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sidR="00B816BB">
              <w:rPr>
                <w:noProof/>
                <w:webHidden/>
              </w:rPr>
              <w:t>34</w:t>
            </w:r>
            <w:r w:rsidR="009C3F50">
              <w:rPr>
                <w:noProof/>
                <w:webHidden/>
              </w:rPr>
              <w:fldChar w:fldCharType="end"/>
            </w:r>
          </w:hyperlink>
        </w:p>
        <w:p w14:paraId="1767362D" w14:textId="77777777" w:rsidR="009C3F50" w:rsidRDefault="00953FB3">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sidR="00B816BB">
              <w:rPr>
                <w:noProof/>
                <w:webHidden/>
              </w:rPr>
              <w:t>37</w:t>
            </w:r>
            <w:r w:rsidR="009C3F50">
              <w:rPr>
                <w:noProof/>
                <w:webHidden/>
              </w:rPr>
              <w:fldChar w:fldCharType="end"/>
            </w:r>
          </w:hyperlink>
        </w:p>
        <w:p w14:paraId="6D96289F" w14:textId="77777777" w:rsidR="009C3F50" w:rsidRDefault="00953FB3">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sidR="00B816BB">
              <w:rPr>
                <w:noProof/>
                <w:webHidden/>
              </w:rPr>
              <w:t>37</w:t>
            </w:r>
            <w:r w:rsidR="009C3F50">
              <w:rPr>
                <w:noProof/>
                <w:webHidden/>
              </w:rPr>
              <w:fldChar w:fldCharType="end"/>
            </w:r>
          </w:hyperlink>
        </w:p>
        <w:p w14:paraId="34A15885" w14:textId="77777777" w:rsidR="009C3F50" w:rsidRDefault="00953FB3">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sidR="00B816BB">
              <w:rPr>
                <w:noProof/>
                <w:webHidden/>
              </w:rPr>
              <w:t>39</w:t>
            </w:r>
            <w:r w:rsidR="009C3F50">
              <w:rPr>
                <w:noProof/>
                <w:webHidden/>
              </w:rPr>
              <w:fldChar w:fldCharType="end"/>
            </w:r>
          </w:hyperlink>
        </w:p>
        <w:p w14:paraId="2CCDAA6D" w14:textId="77777777" w:rsidR="009C3F50" w:rsidRDefault="00953FB3">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sidR="00B816BB">
              <w:rPr>
                <w:noProof/>
                <w:webHidden/>
              </w:rPr>
              <w:t>40</w:t>
            </w:r>
            <w:r w:rsidR="009C3F50">
              <w:rPr>
                <w:noProof/>
                <w:webHidden/>
              </w:rPr>
              <w:fldChar w:fldCharType="end"/>
            </w:r>
          </w:hyperlink>
        </w:p>
        <w:p w14:paraId="690FF5B5" w14:textId="77777777" w:rsidR="009C3F50" w:rsidRDefault="00953FB3">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sidR="00B816BB">
              <w:rPr>
                <w:noProof/>
                <w:webHidden/>
              </w:rPr>
              <w:t>41</w:t>
            </w:r>
            <w:r w:rsidR="009C3F50">
              <w:rPr>
                <w:noProof/>
                <w:webHidden/>
              </w:rPr>
              <w:fldChar w:fldCharType="end"/>
            </w:r>
          </w:hyperlink>
        </w:p>
        <w:p w14:paraId="2451FFFD" w14:textId="77777777" w:rsidR="009C3F50" w:rsidRDefault="00953FB3">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sidR="00B816BB">
              <w:rPr>
                <w:noProof/>
                <w:webHidden/>
              </w:rPr>
              <w:t>42</w:t>
            </w:r>
            <w:r w:rsidR="009C3F50">
              <w:rPr>
                <w:noProof/>
                <w:webHidden/>
              </w:rPr>
              <w:fldChar w:fldCharType="end"/>
            </w:r>
          </w:hyperlink>
        </w:p>
        <w:p w14:paraId="78D66193" w14:textId="77777777" w:rsidR="009C3F50" w:rsidRDefault="00953FB3">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sidR="00B816BB">
              <w:rPr>
                <w:noProof/>
                <w:webHidden/>
              </w:rPr>
              <w:t>44</w:t>
            </w:r>
            <w:r w:rsidR="009C3F50">
              <w:rPr>
                <w:noProof/>
                <w:webHidden/>
              </w:rPr>
              <w:fldChar w:fldCharType="end"/>
            </w:r>
          </w:hyperlink>
        </w:p>
        <w:p w14:paraId="536A4E58" w14:textId="77777777" w:rsidR="009C3F50" w:rsidRDefault="00953FB3">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sidR="00B816BB">
              <w:rPr>
                <w:noProof/>
                <w:webHidden/>
              </w:rPr>
              <w:t>46</w:t>
            </w:r>
            <w:r w:rsidR="009C3F50">
              <w:rPr>
                <w:noProof/>
                <w:webHidden/>
              </w:rPr>
              <w:fldChar w:fldCharType="end"/>
            </w:r>
          </w:hyperlink>
        </w:p>
        <w:p w14:paraId="304C6F3F" w14:textId="77777777" w:rsidR="009C3F50" w:rsidRDefault="00953FB3">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sidR="00B816BB">
              <w:rPr>
                <w:noProof/>
                <w:webHidden/>
              </w:rPr>
              <w:t>47</w:t>
            </w:r>
            <w:r w:rsidR="009C3F50">
              <w:rPr>
                <w:noProof/>
                <w:webHidden/>
              </w:rPr>
              <w:fldChar w:fldCharType="end"/>
            </w:r>
          </w:hyperlink>
        </w:p>
        <w:p w14:paraId="7F547F3A" w14:textId="77777777" w:rsidR="009C3F50" w:rsidRDefault="00953FB3">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sidR="00B816BB">
              <w:rPr>
                <w:noProof/>
                <w:webHidden/>
              </w:rPr>
              <w:t>49</w:t>
            </w:r>
            <w:r w:rsidR="009C3F50">
              <w:rPr>
                <w:noProof/>
                <w:webHidden/>
              </w:rPr>
              <w:fldChar w:fldCharType="end"/>
            </w:r>
          </w:hyperlink>
        </w:p>
        <w:p w14:paraId="67A1CEE0" w14:textId="77777777" w:rsidR="009C3F50" w:rsidRDefault="00953FB3">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sidR="00B816BB">
              <w:rPr>
                <w:noProof/>
                <w:webHidden/>
              </w:rPr>
              <w:t>49</w:t>
            </w:r>
            <w:r w:rsidR="009C3F50">
              <w:rPr>
                <w:noProof/>
                <w:webHidden/>
              </w:rPr>
              <w:fldChar w:fldCharType="end"/>
            </w:r>
          </w:hyperlink>
        </w:p>
        <w:p w14:paraId="458A5C7D" w14:textId="77777777" w:rsidR="009C3F50" w:rsidRDefault="00953FB3">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sidR="00B816BB">
              <w:rPr>
                <w:noProof/>
                <w:webHidden/>
              </w:rPr>
              <w:t>49</w:t>
            </w:r>
            <w:r w:rsidR="009C3F50">
              <w:rPr>
                <w:noProof/>
                <w:webHidden/>
              </w:rPr>
              <w:fldChar w:fldCharType="end"/>
            </w:r>
          </w:hyperlink>
        </w:p>
        <w:p w14:paraId="680AFD93" w14:textId="77777777" w:rsidR="009C3F50" w:rsidRDefault="00953FB3">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sidR="00B816BB">
              <w:rPr>
                <w:noProof/>
                <w:webHidden/>
              </w:rPr>
              <w:t>49</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0" w:name="_Toc469927070"/>
      <w:r w:rsidRPr="00AD45DD">
        <w:lastRenderedPageBreak/>
        <w:t>Table</w:t>
      </w:r>
      <w:r>
        <w:t xml:space="preserve"> of Figures</w:t>
      </w:r>
      <w:bookmarkEnd w:id="0"/>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B816BB">
          <w:rPr>
            <w:noProof/>
            <w:webHidden/>
          </w:rPr>
          <w:t>7</w:t>
        </w:r>
        <w:r w:rsidR="00786D9F">
          <w:rPr>
            <w:noProof/>
            <w:webHidden/>
          </w:rPr>
          <w:fldChar w:fldCharType="end"/>
        </w:r>
      </w:hyperlink>
    </w:p>
    <w:p w14:paraId="2499F779" w14:textId="77777777" w:rsidR="00786D9F" w:rsidRDefault="00953FB3">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sidR="00B816BB">
          <w:rPr>
            <w:noProof/>
            <w:webHidden/>
          </w:rPr>
          <w:t>7</w:t>
        </w:r>
        <w:r w:rsidR="00786D9F">
          <w:rPr>
            <w:noProof/>
            <w:webHidden/>
          </w:rPr>
          <w:fldChar w:fldCharType="end"/>
        </w:r>
      </w:hyperlink>
    </w:p>
    <w:p w14:paraId="41B79873" w14:textId="77777777" w:rsidR="00786D9F" w:rsidRDefault="00953FB3">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sidR="00B816BB">
          <w:rPr>
            <w:noProof/>
            <w:webHidden/>
          </w:rPr>
          <w:t>9</w:t>
        </w:r>
        <w:r w:rsidR="00786D9F">
          <w:rPr>
            <w:noProof/>
            <w:webHidden/>
          </w:rPr>
          <w:fldChar w:fldCharType="end"/>
        </w:r>
      </w:hyperlink>
    </w:p>
    <w:p w14:paraId="3B605629" w14:textId="77777777" w:rsidR="00786D9F" w:rsidRDefault="00953FB3">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sidR="00B816BB">
          <w:rPr>
            <w:noProof/>
            <w:webHidden/>
          </w:rPr>
          <w:t>10</w:t>
        </w:r>
        <w:r w:rsidR="00786D9F">
          <w:rPr>
            <w:noProof/>
            <w:webHidden/>
          </w:rPr>
          <w:fldChar w:fldCharType="end"/>
        </w:r>
      </w:hyperlink>
    </w:p>
    <w:p w14:paraId="79D62953" w14:textId="77777777" w:rsidR="00786D9F" w:rsidRDefault="00953FB3">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sidR="00B816BB">
          <w:rPr>
            <w:noProof/>
            <w:webHidden/>
          </w:rPr>
          <w:t>11</w:t>
        </w:r>
        <w:r w:rsidR="00786D9F">
          <w:rPr>
            <w:noProof/>
            <w:webHidden/>
          </w:rPr>
          <w:fldChar w:fldCharType="end"/>
        </w:r>
      </w:hyperlink>
    </w:p>
    <w:p w14:paraId="27FC4B77" w14:textId="77777777" w:rsidR="00786D9F" w:rsidRDefault="00953FB3">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sidR="00B816BB">
          <w:rPr>
            <w:noProof/>
            <w:webHidden/>
          </w:rPr>
          <w:t>12</w:t>
        </w:r>
        <w:r w:rsidR="00786D9F">
          <w:rPr>
            <w:noProof/>
            <w:webHidden/>
          </w:rPr>
          <w:fldChar w:fldCharType="end"/>
        </w:r>
      </w:hyperlink>
    </w:p>
    <w:p w14:paraId="14E7E6E1" w14:textId="77777777" w:rsidR="00786D9F" w:rsidRDefault="00953FB3">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sidR="00B816BB">
          <w:rPr>
            <w:noProof/>
            <w:webHidden/>
          </w:rPr>
          <w:t>12</w:t>
        </w:r>
        <w:r w:rsidR="00786D9F">
          <w:rPr>
            <w:noProof/>
            <w:webHidden/>
          </w:rPr>
          <w:fldChar w:fldCharType="end"/>
        </w:r>
      </w:hyperlink>
    </w:p>
    <w:p w14:paraId="1F9106A1" w14:textId="77777777" w:rsidR="00786D9F" w:rsidRDefault="00953FB3">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sidR="00B816BB">
          <w:rPr>
            <w:noProof/>
            <w:webHidden/>
          </w:rPr>
          <w:t>13</w:t>
        </w:r>
        <w:r w:rsidR="00786D9F">
          <w:rPr>
            <w:noProof/>
            <w:webHidden/>
          </w:rPr>
          <w:fldChar w:fldCharType="end"/>
        </w:r>
      </w:hyperlink>
    </w:p>
    <w:p w14:paraId="19B80D81" w14:textId="77777777" w:rsidR="00786D9F" w:rsidRDefault="00953FB3">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sidR="00B816BB">
          <w:rPr>
            <w:noProof/>
            <w:webHidden/>
          </w:rPr>
          <w:t>13</w:t>
        </w:r>
        <w:r w:rsidR="00786D9F">
          <w:rPr>
            <w:noProof/>
            <w:webHidden/>
          </w:rPr>
          <w:fldChar w:fldCharType="end"/>
        </w:r>
      </w:hyperlink>
    </w:p>
    <w:p w14:paraId="44EADE7C" w14:textId="77777777" w:rsidR="00786D9F" w:rsidRDefault="00953FB3">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sidR="00B816BB">
          <w:rPr>
            <w:noProof/>
            <w:webHidden/>
          </w:rPr>
          <w:t>14</w:t>
        </w:r>
        <w:r w:rsidR="00786D9F">
          <w:rPr>
            <w:noProof/>
            <w:webHidden/>
          </w:rPr>
          <w:fldChar w:fldCharType="end"/>
        </w:r>
      </w:hyperlink>
    </w:p>
    <w:p w14:paraId="016625F9" w14:textId="77777777" w:rsidR="00786D9F" w:rsidRDefault="00953FB3">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sidR="00B816BB">
          <w:rPr>
            <w:noProof/>
            <w:webHidden/>
          </w:rPr>
          <w:t>16</w:t>
        </w:r>
        <w:r w:rsidR="00786D9F">
          <w:rPr>
            <w:noProof/>
            <w:webHidden/>
          </w:rPr>
          <w:fldChar w:fldCharType="end"/>
        </w:r>
      </w:hyperlink>
    </w:p>
    <w:p w14:paraId="46CB7CA6" w14:textId="77777777" w:rsidR="00786D9F" w:rsidRDefault="00953FB3">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sidR="00B816BB">
          <w:rPr>
            <w:noProof/>
            <w:webHidden/>
          </w:rPr>
          <w:t>17</w:t>
        </w:r>
        <w:r w:rsidR="00786D9F">
          <w:rPr>
            <w:noProof/>
            <w:webHidden/>
          </w:rPr>
          <w:fldChar w:fldCharType="end"/>
        </w:r>
      </w:hyperlink>
    </w:p>
    <w:p w14:paraId="0779D92E" w14:textId="77777777" w:rsidR="00786D9F" w:rsidRDefault="00953FB3">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sidR="00B816BB">
          <w:rPr>
            <w:noProof/>
            <w:webHidden/>
          </w:rPr>
          <w:t>18</w:t>
        </w:r>
        <w:r w:rsidR="00786D9F">
          <w:rPr>
            <w:noProof/>
            <w:webHidden/>
          </w:rPr>
          <w:fldChar w:fldCharType="end"/>
        </w:r>
      </w:hyperlink>
    </w:p>
    <w:p w14:paraId="688D75BA" w14:textId="77777777" w:rsidR="00786D9F" w:rsidRDefault="00953FB3">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sidR="00B816BB">
          <w:rPr>
            <w:noProof/>
            <w:webHidden/>
          </w:rPr>
          <w:t>20</w:t>
        </w:r>
        <w:r w:rsidR="00786D9F">
          <w:rPr>
            <w:noProof/>
            <w:webHidden/>
          </w:rPr>
          <w:fldChar w:fldCharType="end"/>
        </w:r>
      </w:hyperlink>
    </w:p>
    <w:p w14:paraId="15EA4D5E" w14:textId="77777777" w:rsidR="00786D9F" w:rsidRDefault="00953FB3">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sidR="00B816BB">
          <w:rPr>
            <w:noProof/>
            <w:webHidden/>
          </w:rPr>
          <w:t>21</w:t>
        </w:r>
        <w:r w:rsidR="00786D9F">
          <w:rPr>
            <w:noProof/>
            <w:webHidden/>
          </w:rPr>
          <w:fldChar w:fldCharType="end"/>
        </w:r>
      </w:hyperlink>
    </w:p>
    <w:p w14:paraId="58A6DF19" w14:textId="77777777" w:rsidR="00786D9F" w:rsidRDefault="00953FB3">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sidR="00B816BB">
          <w:rPr>
            <w:noProof/>
            <w:webHidden/>
          </w:rPr>
          <w:t>25</w:t>
        </w:r>
        <w:r w:rsidR="00786D9F">
          <w:rPr>
            <w:noProof/>
            <w:webHidden/>
          </w:rPr>
          <w:fldChar w:fldCharType="end"/>
        </w:r>
      </w:hyperlink>
    </w:p>
    <w:p w14:paraId="14C994A8" w14:textId="77777777" w:rsidR="00786D9F" w:rsidRDefault="00953FB3">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sidR="00B816BB">
          <w:rPr>
            <w:noProof/>
            <w:webHidden/>
          </w:rPr>
          <w:t>26</w:t>
        </w:r>
        <w:r w:rsidR="00786D9F">
          <w:rPr>
            <w:noProof/>
            <w:webHidden/>
          </w:rPr>
          <w:fldChar w:fldCharType="end"/>
        </w:r>
      </w:hyperlink>
    </w:p>
    <w:p w14:paraId="1458AAF4" w14:textId="77777777" w:rsidR="00786D9F" w:rsidRDefault="00953FB3">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sidR="00B816BB">
          <w:rPr>
            <w:noProof/>
            <w:webHidden/>
          </w:rPr>
          <w:t>28</w:t>
        </w:r>
        <w:r w:rsidR="00786D9F">
          <w:rPr>
            <w:noProof/>
            <w:webHidden/>
          </w:rPr>
          <w:fldChar w:fldCharType="end"/>
        </w:r>
      </w:hyperlink>
    </w:p>
    <w:p w14:paraId="28A315C7" w14:textId="77777777" w:rsidR="00786D9F" w:rsidRDefault="00953FB3">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sidR="00B816BB">
          <w:rPr>
            <w:noProof/>
            <w:webHidden/>
          </w:rPr>
          <w:t>29</w:t>
        </w:r>
        <w:r w:rsidR="00786D9F">
          <w:rPr>
            <w:noProof/>
            <w:webHidden/>
          </w:rPr>
          <w:fldChar w:fldCharType="end"/>
        </w:r>
      </w:hyperlink>
    </w:p>
    <w:p w14:paraId="1387438B" w14:textId="77777777" w:rsidR="00786D9F" w:rsidRDefault="00953FB3">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sidR="00B816BB">
          <w:rPr>
            <w:noProof/>
            <w:webHidden/>
          </w:rPr>
          <w:t>31</w:t>
        </w:r>
        <w:r w:rsidR="00786D9F">
          <w:rPr>
            <w:noProof/>
            <w:webHidden/>
          </w:rPr>
          <w:fldChar w:fldCharType="end"/>
        </w:r>
      </w:hyperlink>
    </w:p>
    <w:p w14:paraId="4736F394" w14:textId="77777777" w:rsidR="00786D9F" w:rsidRDefault="00953FB3">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sidR="00B816BB">
          <w:rPr>
            <w:noProof/>
            <w:webHidden/>
          </w:rPr>
          <w:t>32</w:t>
        </w:r>
        <w:r w:rsidR="00786D9F">
          <w:rPr>
            <w:noProof/>
            <w:webHidden/>
          </w:rPr>
          <w:fldChar w:fldCharType="end"/>
        </w:r>
      </w:hyperlink>
    </w:p>
    <w:p w14:paraId="222B4491" w14:textId="77777777" w:rsidR="00786D9F" w:rsidRDefault="00953FB3">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sidR="00B816BB">
          <w:rPr>
            <w:noProof/>
            <w:webHidden/>
          </w:rPr>
          <w:t>34</w:t>
        </w:r>
        <w:r w:rsidR="00786D9F">
          <w:rPr>
            <w:noProof/>
            <w:webHidden/>
          </w:rPr>
          <w:fldChar w:fldCharType="end"/>
        </w:r>
      </w:hyperlink>
    </w:p>
    <w:p w14:paraId="70F2334F" w14:textId="77777777" w:rsidR="00786D9F" w:rsidRDefault="00953FB3">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sidR="00B816BB">
          <w:rPr>
            <w:noProof/>
            <w:webHidden/>
          </w:rPr>
          <w:t>35</w:t>
        </w:r>
        <w:r w:rsidR="00786D9F">
          <w:rPr>
            <w:noProof/>
            <w:webHidden/>
          </w:rPr>
          <w:fldChar w:fldCharType="end"/>
        </w:r>
      </w:hyperlink>
    </w:p>
    <w:p w14:paraId="16A7463A" w14:textId="77777777" w:rsidR="00786D9F" w:rsidRDefault="00953FB3">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sidR="00B816BB">
          <w:rPr>
            <w:noProof/>
            <w:webHidden/>
          </w:rPr>
          <w:t>35</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1" w:name="_Toc469927071"/>
      <w:r w:rsidRPr="00AD45DD">
        <w:lastRenderedPageBreak/>
        <w:t>Table</w:t>
      </w:r>
      <w:r>
        <w:t xml:space="preserve"> of Tables</w:t>
      </w:r>
      <w:bookmarkEnd w:id="1"/>
    </w:p>
    <w:p w14:paraId="5C12881D" w14:textId="77777777" w:rsidR="004416B0" w:rsidRDefault="00953FB3">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B816BB">
          <w:rPr>
            <w:noProof/>
            <w:webHidden/>
          </w:rPr>
          <w:t>15</w:t>
        </w:r>
        <w:r w:rsidR="004416B0">
          <w:rPr>
            <w:noProof/>
            <w:webHidden/>
          </w:rPr>
          <w:fldChar w:fldCharType="end"/>
        </w:r>
      </w:hyperlink>
    </w:p>
    <w:p w14:paraId="4DFCA05E" w14:textId="77777777" w:rsidR="004416B0" w:rsidRDefault="00953FB3">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B816BB">
          <w:rPr>
            <w:noProof/>
            <w:webHidden/>
          </w:rPr>
          <w:t>19</w:t>
        </w:r>
        <w:r w:rsidR="004416B0">
          <w:rPr>
            <w:noProof/>
            <w:webHidden/>
          </w:rPr>
          <w:fldChar w:fldCharType="end"/>
        </w:r>
      </w:hyperlink>
    </w:p>
    <w:p w14:paraId="6FA11C33" w14:textId="77777777" w:rsidR="004416B0" w:rsidRDefault="00953FB3">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B816BB">
          <w:rPr>
            <w:noProof/>
            <w:webHidden/>
          </w:rPr>
          <w:t>23</w:t>
        </w:r>
        <w:r w:rsidR="004416B0">
          <w:rPr>
            <w:noProof/>
            <w:webHidden/>
          </w:rPr>
          <w:fldChar w:fldCharType="end"/>
        </w:r>
      </w:hyperlink>
    </w:p>
    <w:p w14:paraId="12C3B981" w14:textId="77777777" w:rsidR="004416B0" w:rsidRDefault="00953FB3">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B816BB">
          <w:rPr>
            <w:noProof/>
            <w:webHidden/>
          </w:rPr>
          <w:t>27</w:t>
        </w:r>
        <w:r w:rsidR="004416B0">
          <w:rPr>
            <w:noProof/>
            <w:webHidden/>
          </w:rPr>
          <w:fldChar w:fldCharType="end"/>
        </w:r>
      </w:hyperlink>
    </w:p>
    <w:p w14:paraId="79B04FC5" w14:textId="77777777" w:rsidR="004416B0" w:rsidRDefault="00953FB3">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B816BB">
          <w:rPr>
            <w:noProof/>
            <w:webHidden/>
          </w:rPr>
          <w:t>30</w:t>
        </w:r>
        <w:r w:rsidR="004416B0">
          <w:rPr>
            <w:noProof/>
            <w:webHidden/>
          </w:rPr>
          <w:fldChar w:fldCharType="end"/>
        </w:r>
      </w:hyperlink>
    </w:p>
    <w:p w14:paraId="7BF12476" w14:textId="77777777" w:rsidR="004416B0" w:rsidRDefault="00953FB3">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B816BB">
          <w:rPr>
            <w:noProof/>
            <w:webHidden/>
          </w:rPr>
          <w:t>33</w:t>
        </w:r>
        <w:r w:rsidR="004416B0">
          <w:rPr>
            <w:noProof/>
            <w:webHidden/>
          </w:rPr>
          <w:fldChar w:fldCharType="end"/>
        </w:r>
      </w:hyperlink>
    </w:p>
    <w:p w14:paraId="6D10B248" w14:textId="77777777" w:rsidR="004416B0" w:rsidRDefault="00953FB3">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B816BB">
          <w:rPr>
            <w:noProof/>
            <w:webHidden/>
          </w:rPr>
          <w:t>37</w:t>
        </w:r>
        <w:r w:rsidR="004416B0">
          <w:rPr>
            <w:noProof/>
            <w:webHidden/>
          </w:rPr>
          <w:fldChar w:fldCharType="end"/>
        </w:r>
      </w:hyperlink>
    </w:p>
    <w:p w14:paraId="34947841" w14:textId="77777777" w:rsidR="004416B0" w:rsidRDefault="00953FB3">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B816BB">
          <w:rPr>
            <w:noProof/>
            <w:webHidden/>
          </w:rPr>
          <w:t>42</w:t>
        </w:r>
        <w:r w:rsidR="004416B0">
          <w:rPr>
            <w:noProof/>
            <w:webHidden/>
          </w:rPr>
          <w:fldChar w:fldCharType="end"/>
        </w:r>
      </w:hyperlink>
    </w:p>
    <w:p w14:paraId="3ED63872" w14:textId="77777777" w:rsidR="004416B0" w:rsidRDefault="00953FB3">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B816BB">
          <w:rPr>
            <w:noProof/>
            <w:webHidden/>
          </w:rPr>
          <w:t>43</w:t>
        </w:r>
        <w:r w:rsidR="004416B0">
          <w:rPr>
            <w:noProof/>
            <w:webHidden/>
          </w:rPr>
          <w:fldChar w:fldCharType="end"/>
        </w:r>
      </w:hyperlink>
    </w:p>
    <w:p w14:paraId="3B40374B" w14:textId="77777777" w:rsidR="004416B0" w:rsidRDefault="00953FB3">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B816BB">
          <w:rPr>
            <w:noProof/>
            <w:webHidden/>
          </w:rPr>
          <w:t>43</w:t>
        </w:r>
        <w:r w:rsidR="004416B0">
          <w:rPr>
            <w:noProof/>
            <w:webHidden/>
          </w:rPr>
          <w:fldChar w:fldCharType="end"/>
        </w:r>
      </w:hyperlink>
    </w:p>
    <w:p w14:paraId="299615D5" w14:textId="77777777" w:rsidR="004416B0" w:rsidRDefault="00953FB3">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B816BB">
          <w:rPr>
            <w:noProof/>
            <w:webHidden/>
          </w:rPr>
          <w:t>44</w:t>
        </w:r>
        <w:r w:rsidR="004416B0">
          <w:rPr>
            <w:noProof/>
            <w:webHidden/>
          </w:rPr>
          <w:fldChar w:fldCharType="end"/>
        </w:r>
      </w:hyperlink>
    </w:p>
    <w:p w14:paraId="7DD06132" w14:textId="77777777" w:rsidR="004416B0" w:rsidRDefault="00953FB3">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B816BB">
          <w:rPr>
            <w:noProof/>
            <w:webHidden/>
          </w:rPr>
          <w:t>45</w:t>
        </w:r>
        <w:r w:rsidR="004416B0">
          <w:rPr>
            <w:noProof/>
            <w:webHidden/>
          </w:rPr>
          <w:fldChar w:fldCharType="end"/>
        </w:r>
      </w:hyperlink>
    </w:p>
    <w:p w14:paraId="3E2DACAE" w14:textId="77777777" w:rsidR="004416B0" w:rsidRDefault="00953FB3">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B816BB">
          <w:rPr>
            <w:noProof/>
            <w:webHidden/>
          </w:rPr>
          <w:t>45</w:t>
        </w:r>
        <w:r w:rsidR="004416B0">
          <w:rPr>
            <w:noProof/>
            <w:webHidden/>
          </w:rPr>
          <w:fldChar w:fldCharType="end"/>
        </w:r>
      </w:hyperlink>
    </w:p>
    <w:p w14:paraId="7946703D" w14:textId="77777777" w:rsidR="004416B0" w:rsidRDefault="00953FB3">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B816BB">
          <w:rPr>
            <w:noProof/>
            <w:webHidden/>
          </w:rPr>
          <w:t>46</w:t>
        </w:r>
        <w:r w:rsidR="004416B0">
          <w:rPr>
            <w:noProof/>
            <w:webHidden/>
          </w:rPr>
          <w:fldChar w:fldCharType="end"/>
        </w:r>
      </w:hyperlink>
    </w:p>
    <w:p w14:paraId="1E4CDCFB" w14:textId="77777777" w:rsidR="004416B0" w:rsidRDefault="00953FB3">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B816BB">
          <w:rPr>
            <w:noProof/>
            <w:webHidden/>
          </w:rPr>
          <w:t>46</w:t>
        </w:r>
        <w:r w:rsidR="004416B0">
          <w:rPr>
            <w:noProof/>
            <w:webHidden/>
          </w:rPr>
          <w:fldChar w:fldCharType="end"/>
        </w:r>
      </w:hyperlink>
    </w:p>
    <w:p w14:paraId="05C656BD" w14:textId="77777777" w:rsidR="004416B0" w:rsidRDefault="00953FB3">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B816BB">
          <w:rPr>
            <w:noProof/>
            <w:webHidden/>
          </w:rPr>
          <w:t>47</w:t>
        </w:r>
        <w:r w:rsidR="004416B0">
          <w:rPr>
            <w:noProof/>
            <w:webHidden/>
          </w:rPr>
          <w:fldChar w:fldCharType="end"/>
        </w:r>
      </w:hyperlink>
    </w:p>
    <w:p w14:paraId="24FA4410" w14:textId="77777777" w:rsidR="004416B0" w:rsidRDefault="00953FB3">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B816BB">
          <w:rPr>
            <w:noProof/>
            <w:webHidden/>
          </w:rPr>
          <w:t>48</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2" w:name="_Toc469927072"/>
      <w:r>
        <w:lastRenderedPageBreak/>
        <w:t xml:space="preserve">1. </w:t>
      </w:r>
      <w:r w:rsidR="00AD02B5" w:rsidRPr="0035123E">
        <w:t xml:space="preserve">Getting Started with </w:t>
      </w:r>
      <w:r w:rsidR="007B5AEE">
        <w:t>HEDTools</w:t>
      </w:r>
      <w:bookmarkEnd w:id="2"/>
    </w:p>
    <w:p w14:paraId="5A166391" w14:textId="77777777" w:rsidR="004761CB" w:rsidRDefault="004761CB" w:rsidP="004761CB">
      <w:pPr>
        <w:pStyle w:val="Heading2"/>
      </w:pPr>
      <w:bookmarkStart w:id="3" w:name="_Toc465674292"/>
      <w:bookmarkStart w:id="4" w:name="_Toc469927073"/>
      <w:r>
        <w:t>1.1 Overview</w:t>
      </w:r>
      <w:bookmarkEnd w:id="3"/>
      <w:bookmarkEnd w:id="4"/>
    </w:p>
    <w:p w14:paraId="09BA6CDD" w14:textId="2BCA9FDD" w:rsidR="007D5B12" w:rsidRDefault="00844D73" w:rsidP="00844D73">
      <w:pPr>
        <w:jc w:val="both"/>
      </w:pPr>
      <w:bookmarkStart w:id="5" w:name="_Toc465674293"/>
      <w:r>
        <w:rPr>
          <w:rFonts w:cs="Times New Roman"/>
          <w:i/>
          <w:szCs w:val="24"/>
        </w:rPr>
        <w:t xml:space="preserve">HEDTools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24545E28" w:rsidR="00844D73" w:rsidRDefault="007D5B12" w:rsidP="00844D73">
      <w:pPr>
        <w:jc w:val="both"/>
      </w:pPr>
      <w:r>
        <w:t xml:space="preserve">Although HEDTools can be used in very general annotation settings, the most common application is for users to </w:t>
      </w:r>
      <w:r w:rsidR="00E95CB4">
        <w:t>a</w:t>
      </w:r>
      <w:r>
        <w:t xml:space="preserve">nnotate the events that occur during an EEG study using the hierarchical event description language (HED) as the vocabulary.  Many of the tools are designed to assist in annotation of events as represented in EEGLAB </w:t>
      </w:r>
      <w:r w:rsidRPr="00760AF7">
        <w:rPr>
          <w:i/>
        </w:rPr>
        <w:t>EEG.event</w:t>
      </w:r>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r w:rsidR="00D13B02" w:rsidRPr="00760AF7">
        <w:rPr>
          <w:i/>
        </w:rPr>
        <w:t>EEG.event.type</w:t>
      </w:r>
      <w:r w:rsidR="00D13B02">
        <w:t xml:space="preserve"> field. EEGLAB functions such as </w:t>
      </w:r>
      <w:r w:rsidR="00D13B02" w:rsidRPr="00760AF7">
        <w:rPr>
          <w:i/>
        </w:rPr>
        <w:t>pop_epoch</w:t>
      </w:r>
      <w:r w:rsidR="00D13B02">
        <w:t xml:space="preserve"> for epoching data time-locked to particular event categories can facilitate analysis.  </w:t>
      </w:r>
      <w:r w:rsidR="00D13B02" w:rsidRPr="00760AF7">
        <w:rPr>
          <w:i/>
        </w:rPr>
        <w:t>HEDTools</w:t>
      </w:r>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r w:rsidR="001E3418" w:rsidRPr="00760AF7">
        <w:rPr>
          <w:i/>
        </w:rPr>
        <w:t>EEG.event</w:t>
      </w:r>
      <w:r w:rsidR="001E3418">
        <w:t xml:space="preserve"> fields as specifying a category, annotate each unique member of the category using HED tags. </w:t>
      </w:r>
      <w:r w:rsidR="004B7804" w:rsidRPr="00760AF7">
        <w:rPr>
          <w:i/>
        </w:rPr>
        <w:t>HEDTools</w:t>
      </w:r>
      <w:r w:rsidR="004B7804">
        <w:t xml:space="preserve"> writes</w:t>
      </w:r>
      <w:r w:rsidR="001E3418">
        <w:t xml:space="preserve"> tags for the combination of categories </w:t>
      </w:r>
      <w:r w:rsidR="004B7804">
        <w:t xml:space="preserve">for each event in the </w:t>
      </w:r>
      <w:r w:rsidR="004B7804" w:rsidRPr="00760AF7">
        <w:rPr>
          <w:i/>
        </w:rPr>
        <w:t>EEG.event.usertags</w:t>
      </w:r>
      <w:r w:rsidR="004B7804">
        <w:t xml:space="preserve"> field and supports very sophisticated epoching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r w:rsidRPr="00760AF7">
        <w:rPr>
          <w:i/>
        </w:rPr>
        <w:t>EEG.event.hedtags</w:t>
      </w:r>
      <w:r>
        <w:t xml:space="preserve"> field</w:t>
      </w:r>
      <w:r w:rsidR="0079784E">
        <w:t xml:space="preserve"> of the event.</w:t>
      </w:r>
      <w:r>
        <w:t xml:space="preserve"> </w:t>
      </w:r>
      <w:r w:rsidR="0079784E">
        <w:t>O</w:t>
      </w:r>
      <w:r>
        <w:t xml:space="preserve">ften these annotations contain specific values for continuous parameters.  </w:t>
      </w:r>
      <w:r w:rsidRPr="00760AF7">
        <w:rPr>
          <w:i/>
        </w:rPr>
        <w:t>HEDTools</w:t>
      </w:r>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6" w:name="_Toc469927074"/>
      <w:r>
        <w:t>1.2 Requirements</w:t>
      </w:r>
      <w:bookmarkEnd w:id="5"/>
      <w:bookmarkEnd w:id="6"/>
    </w:p>
    <w:p w14:paraId="3B595A9D" w14:textId="58DF28E9" w:rsidR="004761CB" w:rsidRPr="009448E8" w:rsidRDefault="004761CB" w:rsidP="004761CB">
      <w:pPr>
        <w:jc w:val="both"/>
        <w:rPr>
          <w:b/>
          <w:sz w:val="28"/>
        </w:rPr>
      </w:pPr>
      <w:r>
        <w:rPr>
          <w:rFonts w:cs="Times New Roman"/>
          <w:i/>
          <w:szCs w:val="24"/>
        </w:rPr>
        <w:t>HEDTools</w:t>
      </w:r>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7" w:name="_Toc465674294"/>
      <w:bookmarkStart w:id="8" w:name="_Toc469927075"/>
      <w:r>
        <w:t>1.3 Installation</w:t>
      </w:r>
      <w:bookmarkEnd w:id="7"/>
      <w:bookmarkEnd w:id="8"/>
    </w:p>
    <w:p w14:paraId="13619702" w14:textId="7BCCFA9C" w:rsidR="004761CB" w:rsidRDefault="004761CB" w:rsidP="004761CB">
      <w:pPr>
        <w:rPr>
          <w:rFonts w:cs="Times New Roman"/>
          <w:szCs w:val="24"/>
        </w:rPr>
      </w:pPr>
      <w:r>
        <w:rPr>
          <w:rFonts w:cs="Times New Roman"/>
          <w:szCs w:val="24"/>
        </w:rPr>
        <w:t xml:space="preserve">You can run </w:t>
      </w:r>
      <w:r>
        <w:rPr>
          <w:rFonts w:cs="Times New Roman"/>
          <w:i/>
          <w:szCs w:val="24"/>
        </w:rPr>
        <w:t>HEDTools</w:t>
      </w:r>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r w:rsidR="00B14265" w:rsidRPr="00760AF7">
        <w:rPr>
          <w:rFonts w:cs="Times New Roman"/>
          <w:i/>
          <w:szCs w:val="24"/>
        </w:rPr>
        <w:t>HEDTools</w:t>
      </w:r>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9" w:name="_Toc465674295"/>
      <w:bookmarkStart w:id="10" w:name="_Toc469927076"/>
      <w:r>
        <w:t xml:space="preserve">1.3.1 Running </w:t>
      </w:r>
      <w:bookmarkEnd w:id="9"/>
      <w:r w:rsidR="00C527CF">
        <w:t>as a standalone application</w:t>
      </w:r>
      <w:bookmarkEnd w:id="10"/>
    </w:p>
    <w:p w14:paraId="4B695A3C" w14:textId="6E83C8DB"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6557AF">
        <w:rPr>
          <w:rFonts w:cs="Times New Roman"/>
          <w:i/>
          <w:szCs w:val="24"/>
        </w:rPr>
        <w:t>EEGLABPlugin/HEDTools1.0.4</w:t>
      </w:r>
      <w:r w:rsidR="00E626E4">
        <w:rPr>
          <w:rFonts w:cs="Times New Roman"/>
          <w:i/>
          <w:szCs w:val="24"/>
        </w:rPr>
        <w:t>.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w:t>
      </w:r>
    </w:p>
    <w:p w14:paraId="23B77A0E" w14:textId="77777777" w:rsidR="004761CB" w:rsidRDefault="004761CB" w:rsidP="004761CB">
      <w:pPr>
        <w:pStyle w:val="Heading3"/>
      </w:pPr>
      <w:bookmarkStart w:id="11" w:name="_Toc465674296"/>
      <w:bookmarkStart w:id="12" w:name="_Toc469927077"/>
      <w:r>
        <w:t>1.3.2 Running with .set data file types</w:t>
      </w:r>
      <w:bookmarkEnd w:id="11"/>
      <w:bookmarkEnd w:id="12"/>
      <w:r>
        <w:t xml:space="preserve"> </w:t>
      </w:r>
    </w:p>
    <w:p w14:paraId="50D21EC9" w14:textId="5E789C44" w:rsidR="004761CB" w:rsidRDefault="004761CB" w:rsidP="004761CB">
      <w:pPr>
        <w:jc w:val="both"/>
        <w:rPr>
          <w:rFonts w:cs="Times New Roman"/>
          <w:szCs w:val="24"/>
        </w:rPr>
      </w:pPr>
      <w:r>
        <w:rPr>
          <w:rFonts w:cs="Times New Roman"/>
          <w:szCs w:val="24"/>
        </w:rPr>
        <w:t xml:space="preserve">If you wish to use EEGLAB, you should follow the directions above </w:t>
      </w:r>
      <w:r w:rsidR="00534716">
        <w:rPr>
          <w:rFonts w:cs="Times New Roman"/>
          <w:szCs w:val="24"/>
        </w:rPr>
        <w:t>also.</w:t>
      </w:r>
    </w:p>
    <w:p w14:paraId="27F3EB99" w14:textId="77777777" w:rsidR="004761CB" w:rsidRDefault="004761CB" w:rsidP="004761CB">
      <w:pPr>
        <w:pStyle w:val="Heading3"/>
      </w:pPr>
      <w:bookmarkStart w:id="13" w:name="_Toc465674297"/>
      <w:bookmarkStart w:id="14" w:name="_Toc469927078"/>
      <w:r>
        <w:lastRenderedPageBreak/>
        <w:t>1.3.3 Running as a plugin to EEGLAB</w:t>
      </w:r>
      <w:bookmarkEnd w:id="13"/>
      <w:bookmarkEnd w:id="14"/>
    </w:p>
    <w:p w14:paraId="7A0C1EB3" w14:textId="5ADE964F" w:rsidR="00D65848" w:rsidRDefault="00FC6515" w:rsidP="00FC6515">
      <w:pPr>
        <w:jc w:val="both"/>
        <w:rPr>
          <w:rFonts w:cs="Times New Roman"/>
          <w:szCs w:val="24"/>
        </w:rPr>
      </w:pPr>
      <w:r>
        <w:rPr>
          <w:rFonts w:cs="Times New Roman"/>
          <w:szCs w:val="24"/>
        </w:rPr>
        <w:t xml:space="preserve">To install </w:t>
      </w:r>
      <w:r>
        <w:rPr>
          <w:rFonts w:cs="Times New Roman"/>
          <w:i/>
          <w:szCs w:val="24"/>
        </w:rPr>
        <w:t>HEDTools</w:t>
      </w:r>
      <w:r>
        <w:rPr>
          <w:rFonts w:cs="Times New Roman"/>
          <w:szCs w:val="24"/>
        </w:rPr>
        <w:t xml:space="preserve"> unzip the </w:t>
      </w:r>
      <w:r w:rsidR="006557AF">
        <w:rPr>
          <w:rFonts w:cs="Times New Roman"/>
          <w:i/>
          <w:szCs w:val="24"/>
        </w:rPr>
        <w:t>HEDTools1.0.4</w:t>
      </w:r>
      <w:r w:rsidR="00E626E4">
        <w:rPr>
          <w:rFonts w:cs="Times New Roman"/>
          <w:i/>
          <w:szCs w:val="24"/>
        </w:rPr>
        <w:t>.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r w:rsidR="00D65848" w:rsidRPr="00760AF7">
        <w:rPr>
          <w:rFonts w:cs="Times New Roman"/>
          <w:i/>
          <w:szCs w:val="24"/>
        </w:rPr>
        <w:t>HEDTools</w:t>
      </w:r>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33FD7E57" w:rsidR="00FC6515" w:rsidRPr="00CD5143" w:rsidRDefault="00D65848" w:rsidP="00FC6515">
      <w:pPr>
        <w:jc w:val="both"/>
        <w:rPr>
          <w:rFonts w:cs="Times New Roman"/>
          <w:szCs w:val="24"/>
        </w:rPr>
      </w:pPr>
      <w:r>
        <w:rPr>
          <w:rFonts w:cs="Times New Roman"/>
          <w:szCs w:val="24"/>
        </w:rPr>
        <w:t xml:space="preserve">When you start EEGLAB again, </w:t>
      </w:r>
      <w:r w:rsidRPr="00760AF7">
        <w:rPr>
          <w:rFonts w:cs="Times New Roman"/>
          <w:i/>
          <w:szCs w:val="24"/>
        </w:rPr>
        <w:t>HEDTools</w:t>
      </w:r>
      <w:r>
        <w:rPr>
          <w:rFonts w:cs="Times New Roman"/>
          <w:szCs w:val="24"/>
        </w:rPr>
        <w:t xml:space="preserve"> should be ready to use. Note: EEGLAB requires that each EEGLAB plugin be in its own subdirectory in the plugins directory of EEGLAB. Thus, if you have unzipped </w:t>
      </w:r>
      <w:r w:rsidRPr="00760AF7">
        <w:rPr>
          <w:rFonts w:cs="Times New Roman"/>
          <w:i/>
          <w:szCs w:val="24"/>
        </w:rPr>
        <w:t>HEDTools</w:t>
      </w:r>
      <w:r>
        <w:rPr>
          <w:rFonts w:cs="Times New Roman"/>
          <w:szCs w:val="24"/>
        </w:rPr>
        <w:t xml:space="preserve"> correctly, you should see </w:t>
      </w:r>
      <w:r w:rsidR="006557AF">
        <w:rPr>
          <w:rFonts w:cs="Times New Roman"/>
          <w:i/>
          <w:szCs w:val="24"/>
        </w:rPr>
        <w:t>…/eeglab/plugins/HEDTools1.0.4</w:t>
      </w:r>
      <w:r>
        <w:rPr>
          <w:rFonts w:cs="Times New Roman"/>
          <w:szCs w:val="24"/>
        </w:rPr>
        <w:t>/</w:t>
      </w:r>
      <w:r w:rsidRPr="00780803">
        <w:rPr>
          <w:rFonts w:cs="Times New Roman"/>
          <w:i/>
          <w:szCs w:val="24"/>
        </w:rPr>
        <w:t>eegplugin_hedtools.m</w:t>
      </w:r>
      <w:r>
        <w:rPr>
          <w:rFonts w:cs="Times New Roman"/>
          <w:szCs w:val="24"/>
        </w:rPr>
        <w:t>.</w:t>
      </w:r>
    </w:p>
    <w:p w14:paraId="4A204976" w14:textId="1D990624" w:rsidR="00D9176A" w:rsidRDefault="002520CB">
      <w:pPr>
        <w:pStyle w:val="Heading1"/>
      </w:pPr>
      <w:bookmarkStart w:id="15" w:name="_Toc469927079"/>
      <w:r>
        <w:t xml:space="preserve">2. </w:t>
      </w:r>
      <w:r w:rsidR="00C854FA">
        <w:t>Annotating</w:t>
      </w:r>
      <w:r w:rsidR="007B5AEE">
        <w:t xml:space="preserve"> Data</w:t>
      </w:r>
      <w:bookmarkEnd w:id="15"/>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r w:rsidR="00EA35B3" w:rsidRPr="00760AF7">
        <w:rPr>
          <w:rFonts w:cs="Times New Roman"/>
          <w:i/>
          <w:szCs w:val="24"/>
        </w:rPr>
        <w:t>HEDTools</w:t>
      </w:r>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r w:rsidR="006B69F9">
        <w:rPr>
          <w:rFonts w:cs="Times New Roman"/>
          <w:i/>
          <w:szCs w:val="24"/>
        </w:rPr>
        <w:t>pop_tageeg, pop_tagdir, pop_tagstudy</w:t>
      </w:r>
      <w:r>
        <w:rPr>
          <w:rFonts w:cs="Times New Roman"/>
          <w:szCs w:val="24"/>
        </w:rPr>
        <w:t xml:space="preserve">, and </w:t>
      </w:r>
      <w:r w:rsidRPr="00760AF7">
        <w:rPr>
          <w:rFonts w:cs="Times New Roman"/>
          <w:i/>
          <w:szCs w:val="24"/>
        </w:rPr>
        <w:t>pop_validateeeg</w:t>
      </w:r>
      <w:r>
        <w:rPr>
          <w:rFonts w:cs="Times New Roman"/>
          <w:szCs w:val="24"/>
        </w:rPr>
        <w:t>.</w:t>
      </w:r>
    </w:p>
    <w:p w14:paraId="083AA2CF" w14:textId="16C527AC" w:rsidR="00B90E4C" w:rsidRDefault="00B90E4C" w:rsidP="00B90E4C">
      <w:pPr>
        <w:pStyle w:val="Heading2"/>
      </w:pPr>
      <w:bookmarkStart w:id="16" w:name="_Toc469927080"/>
      <w:r>
        <w:t>2.1 Tagging a single dataset</w:t>
      </w:r>
      <w:bookmarkEnd w:id="16"/>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7" w:name="_Toc469929948"/>
      <w:r w:rsidRPr="00D82C55">
        <w:rPr>
          <w:rStyle w:val="Heading4Char"/>
          <w:rFonts w:ascii="Times New Roman" w:hAnsi="Times New Roman" w:cs="Times New Roman"/>
          <w:i/>
        </w:rPr>
        <w:lastRenderedPageBreak/>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B816BB">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7"/>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r w:rsidR="008C2329" w:rsidRPr="00CB7201">
        <w:rPr>
          <w:i/>
          <w:szCs w:val="24"/>
        </w:rPr>
        <w:t>pop_</w:t>
      </w:r>
      <w:r w:rsidR="00DA6A51" w:rsidRPr="00A62D8F">
        <w:rPr>
          <w:rFonts w:cs="Times New Roman"/>
          <w:i/>
          <w:szCs w:val="24"/>
        </w:rPr>
        <w:t>tageeg</w:t>
      </w:r>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r w:rsidR="00B90E4C" w:rsidRPr="00760AF7">
        <w:rPr>
          <w:i/>
          <w:szCs w:val="24"/>
        </w:rPr>
        <w:t>pop_tageeg</w:t>
      </w:r>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8" w:name="_Toc469929949"/>
      <w:r w:rsidRPr="00760AF7">
        <w:rPr>
          <w:noProof/>
          <w:szCs w:val="24"/>
        </w:rPr>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r w:rsidR="00953FB3">
        <w:fldChar w:fldCharType="begin"/>
      </w:r>
      <w:r w:rsidR="00953FB3">
        <w:instrText xml:space="preserve"> SEQ Figure \* ARABIC </w:instrText>
      </w:r>
      <w:r w:rsidR="00953FB3">
        <w:fldChar w:fldCharType="separate"/>
      </w:r>
      <w:r w:rsidR="00B816BB">
        <w:rPr>
          <w:noProof/>
        </w:rPr>
        <w:t>2</w:t>
      </w:r>
      <w:r w:rsidR="00953FB3">
        <w:rPr>
          <w:noProof/>
        </w:rPr>
        <w:fldChar w:fldCharType="end"/>
      </w:r>
      <w:r w:rsidR="00D82C55" w:rsidRPr="00760AF7">
        <w:t xml:space="preserve">. </w:t>
      </w:r>
      <w:r w:rsidR="007F56D7" w:rsidRPr="00760AF7">
        <w:t>pop_tageeg menu</w:t>
      </w:r>
      <w:r w:rsidR="00755AF6" w:rsidRPr="00760AF7">
        <w:t>.</w:t>
      </w:r>
      <w:bookmarkEnd w:id="18"/>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lastRenderedPageBreak/>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r w:rsidR="00B90E4C" w:rsidRPr="00FE0B7F">
        <w:rPr>
          <w:i/>
          <w:szCs w:val="24"/>
        </w:rPr>
        <w:t>EEG.event.type</w:t>
      </w:r>
      <w:r w:rsidR="00B90E4C">
        <w:rPr>
          <w:szCs w:val="24"/>
        </w:rPr>
        <w:t xml:space="preserve"> field. However, you can further refine your event annotation by giving additional subcategory fields in the </w:t>
      </w:r>
      <w:r w:rsidR="00B90E4C" w:rsidRPr="00FE0B7F">
        <w:rPr>
          <w:i/>
          <w:szCs w:val="24"/>
        </w:rPr>
        <w:t>EEG.event</w:t>
      </w:r>
      <w:r w:rsidR="00B90E4C">
        <w:rPr>
          <w:szCs w:val="24"/>
        </w:rPr>
        <w:t xml:space="preserve"> structure and  tag the unique values of these fields separately. HEDTools will  individual event .usertags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r>
        <w:rPr>
          <w:i/>
          <w:szCs w:val="24"/>
        </w:rPr>
        <w:t>pop_tageeg</w:t>
      </w:r>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HEDTools fills in this menu with all of the fields that appear in the EEG.events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r w:rsidR="00C527CF" w:rsidRPr="00760AF7">
        <w:rPr>
          <w:i/>
          <w:szCs w:val="24"/>
        </w:rPr>
        <w:t>HEDTools</w:t>
      </w:r>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lastRenderedPageBreak/>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19"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B816BB">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19"/>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r w:rsidR="004B0786" w:rsidRPr="00760AF7">
        <w:rPr>
          <w:i/>
          <w:szCs w:val="24"/>
        </w:rPr>
        <w:t>HEDTools</w:t>
      </w:r>
      <w:r w:rsidR="004B0786">
        <w:rPr>
          <w:szCs w:val="24"/>
        </w:rPr>
        <w:t xml:space="preserve"> calls </w:t>
      </w:r>
      <w:r w:rsidR="00075A9E">
        <w:rPr>
          <w:szCs w:val="24"/>
        </w:rPr>
        <w:t>the</w:t>
      </w:r>
      <w:r>
        <w:rPr>
          <w:szCs w:val="24"/>
        </w:rPr>
        <w:t xml:space="preserve"> </w:t>
      </w:r>
      <w:r w:rsidR="004B0786" w:rsidRPr="00760AF7">
        <w:rPr>
          <w:i/>
          <w:szCs w:val="24"/>
        </w:rPr>
        <w:t>CTagger</w:t>
      </w:r>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0"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B816BB">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r w:rsidR="002038DE">
        <w:rPr>
          <w:sz w:val="24"/>
          <w:szCs w:val="24"/>
        </w:rPr>
        <w:t>CTagger</w:t>
      </w:r>
      <w:r w:rsidR="004B0786">
        <w:rPr>
          <w:sz w:val="24"/>
          <w:szCs w:val="24"/>
        </w:rPr>
        <w:t xml:space="preserve"> application.</w:t>
      </w:r>
      <w:bookmarkEnd w:id="20"/>
    </w:p>
    <w:p w14:paraId="09D4D7C9" w14:textId="019254B9" w:rsidR="00EC765A" w:rsidRDefault="00770F8E" w:rsidP="00EC765A">
      <w:pPr>
        <w:jc w:val="both"/>
        <w:rPr>
          <w:szCs w:val="24"/>
        </w:rPr>
      </w:pPr>
      <w:r w:rsidRPr="00760AF7">
        <w:rPr>
          <w:i/>
          <w:szCs w:val="24"/>
        </w:rPr>
        <w:t>CTagger</w:t>
      </w:r>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r w:rsidR="00F64FA7" w:rsidRPr="00760AF7">
        <w:rPr>
          <w:i/>
          <w:szCs w:val="24"/>
        </w:rPr>
        <w:t>CTagger</w:t>
      </w:r>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r w:rsidR="00261283" w:rsidRPr="00760AF7">
        <w:rPr>
          <w:i/>
          <w:szCs w:val="24"/>
        </w:rPr>
        <w:t>CTagger</w:t>
      </w:r>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r w:rsidR="00045B1C">
        <w:rPr>
          <w:szCs w:val="24"/>
        </w:rPr>
        <w:t xml:space="preserve">th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r w:rsidR="002038DE">
        <w:rPr>
          <w:i/>
          <w:szCs w:val="24"/>
        </w:rPr>
        <w:t>CTagger</w:t>
      </w:r>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1" w:name="_Toc469929952"/>
      <w:r>
        <w:t xml:space="preserve">Figure </w:t>
      </w:r>
      <w:r w:rsidR="00953FB3">
        <w:fldChar w:fldCharType="begin"/>
      </w:r>
      <w:r w:rsidR="00953FB3">
        <w:instrText xml:space="preserve"> SEQ Figure \* ARABIC </w:instrText>
      </w:r>
      <w:r w:rsidR="00953FB3">
        <w:fldChar w:fldCharType="separate"/>
      </w:r>
      <w:r w:rsidR="00B816BB">
        <w:rPr>
          <w:noProof/>
        </w:rPr>
        <w:t>5</w:t>
      </w:r>
      <w:r w:rsidR="00953FB3">
        <w:rPr>
          <w:noProof/>
        </w:rPr>
        <w:fldChar w:fldCharType="end"/>
      </w:r>
      <w:r>
        <w:t xml:space="preserve">. </w:t>
      </w:r>
      <w:r w:rsidRPr="006E354C">
        <w:t>Adding a new tag to the HED.</w:t>
      </w:r>
      <w:bookmarkEnd w:id="21"/>
    </w:p>
    <w:p w14:paraId="67074783" w14:textId="77777777" w:rsidR="008D6E2C" w:rsidRDefault="008D6E2C" w:rsidP="00EC765A">
      <w:pPr>
        <w:jc w:val="both"/>
        <w:rPr>
          <w:szCs w:val="24"/>
        </w:rPr>
      </w:pPr>
    </w:p>
    <w:p w14:paraId="71D207A8" w14:textId="16796DA3" w:rsidR="008D6E2C" w:rsidRDefault="008D6E2C" w:rsidP="00EC765A">
      <w:pPr>
        <w:jc w:val="both"/>
        <w:rPr>
          <w:szCs w:val="24"/>
        </w:rPr>
      </w:pPr>
      <w:r>
        <w:rPr>
          <w:szCs w:val="24"/>
        </w:rPr>
        <w:t>Once the tag has been added to the HED then you will be prompted to specify the version (Figure 6). Setting this will change the version number that appears at the top of the CTagger. To modify the version number again</w:t>
      </w:r>
      <w:r w:rsidR="00896700">
        <w:rPr>
          <w:szCs w:val="24"/>
        </w:rPr>
        <w:t>,</w:t>
      </w:r>
      <w:r>
        <w:rPr>
          <w:szCs w:val="24"/>
        </w:rPr>
        <w:t xml:space="preserve"> click on the HED/# tag and specify the value. </w:t>
      </w:r>
      <w:r w:rsidR="00FE7F22">
        <w:rPr>
          <w:szCs w:val="24"/>
        </w:rPr>
        <w:t xml:space="preserve"> Note: HED uses a standard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6B04">
        <w:rPr>
          <w:szCs w:val="24"/>
        </w:rPr>
        <w:t xml:space="preserve"> versioning convention (e.g., 5.2.3</w:t>
      </w:r>
      <w:r w:rsidR="00FE7F22">
        <w:rPr>
          <w:szCs w:val="24"/>
        </w:rPr>
        <w:t xml:space="preserve">).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r w:rsidR="00694AF8" w:rsidRPr="00760AF7">
        <w:rPr>
          <w:i/>
          <w:szCs w:val="24"/>
        </w:rPr>
        <w:t>downloadhed</w:t>
      </w:r>
      <w:r w:rsidR="00694AF8">
        <w:rPr>
          <w:szCs w:val="24"/>
        </w:rPr>
        <w:t xml:space="preserve"> function downloads this wiki file from the website. The wiki2xml function converts the wiki to XML for use in </w:t>
      </w:r>
      <w:r w:rsidR="00694AF8" w:rsidRPr="00760AF7">
        <w:rPr>
          <w:i/>
          <w:szCs w:val="24"/>
        </w:rPr>
        <w:t>HEDTools</w:t>
      </w:r>
      <w:r w:rsidR="00694AF8">
        <w:rPr>
          <w:szCs w:val="24"/>
        </w:rPr>
        <w:t>.</w:t>
      </w:r>
      <w:r w:rsidR="00896700">
        <w:rPr>
          <w:szCs w:val="24"/>
        </w:rPr>
        <w:t xml:space="preserve"> The </w:t>
      </w:r>
      <w:r w:rsidR="00896700" w:rsidRPr="00760AF7">
        <w:rPr>
          <w:i/>
          <w:szCs w:val="24"/>
        </w:rPr>
        <w:t>updatehed</w:t>
      </w:r>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2" w:name="_Toc469929953"/>
      <w:r>
        <w:t xml:space="preserve">Figure </w:t>
      </w:r>
      <w:r w:rsidR="00953FB3">
        <w:fldChar w:fldCharType="begin"/>
      </w:r>
      <w:r w:rsidR="00953FB3">
        <w:instrText xml:space="preserve"> SEQ Figure \* ARABIC </w:instrText>
      </w:r>
      <w:r w:rsidR="00953FB3">
        <w:fldChar w:fldCharType="separate"/>
      </w:r>
      <w:r w:rsidR="00B816BB">
        <w:rPr>
          <w:noProof/>
        </w:rPr>
        <w:t>6</w:t>
      </w:r>
      <w:r w:rsidR="00953FB3">
        <w:rPr>
          <w:noProof/>
        </w:rPr>
        <w:fldChar w:fldCharType="end"/>
      </w:r>
      <w:r>
        <w:t xml:space="preserve">. </w:t>
      </w:r>
      <w:r w:rsidRPr="00800220">
        <w:t>Specifying HED version.</w:t>
      </w:r>
      <w:bookmarkEnd w:id="22"/>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your tagging using the </w:t>
      </w:r>
      <w:r w:rsidR="00694AF8" w:rsidRPr="00760AF7">
        <w:rPr>
          <w:i/>
          <w:szCs w:val="24"/>
        </w:rPr>
        <w:t>File</w:t>
      </w:r>
      <w:r w:rsidR="00694AF8">
        <w:rPr>
          <w:szCs w:val="24"/>
        </w:rPr>
        <w:t xml:space="preserve"> menu items. </w:t>
      </w:r>
      <w:r w:rsidR="002038DE">
        <w:rPr>
          <w:i/>
          <w:szCs w:val="24"/>
        </w:rPr>
        <w:t>CTagger</w:t>
      </w:r>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3" w:name="_Toc469929954"/>
      <w:r>
        <w:t xml:space="preserve">Figure </w:t>
      </w:r>
      <w:r w:rsidR="00953FB3">
        <w:fldChar w:fldCharType="begin"/>
      </w:r>
      <w:r w:rsidR="00953FB3">
        <w:instrText xml:space="preserve"> SEQ Figure \* ARABIC </w:instrText>
      </w:r>
      <w:r w:rsidR="00953FB3">
        <w:fldChar w:fldCharType="separate"/>
      </w:r>
      <w:r w:rsidR="00B816BB">
        <w:rPr>
          <w:noProof/>
        </w:rPr>
        <w:t>7</w:t>
      </w:r>
      <w:r w:rsidR="00953FB3">
        <w:rPr>
          <w:noProof/>
        </w:rPr>
        <w:fldChar w:fldCharType="end"/>
      </w:r>
      <w:r>
        <w:t xml:space="preserve">. </w:t>
      </w:r>
      <w:r w:rsidRPr="0062632D">
        <w:t>Saving the HED.</w:t>
      </w:r>
      <w:bookmarkEnd w:id="23"/>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r w:rsidR="00B8713C">
        <w:rPr>
          <w:i/>
        </w:rPr>
        <w:t xml:space="preserve">HEDTools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4" w:name="_Toc469929955"/>
      <w:r>
        <w:t xml:space="preserve">Figure </w:t>
      </w:r>
      <w:r w:rsidR="00953FB3">
        <w:fldChar w:fldCharType="begin"/>
      </w:r>
      <w:r w:rsidR="00953FB3">
        <w:instrText xml:space="preserve"> SEQ Figure \* ARABIC </w:instrText>
      </w:r>
      <w:r w:rsidR="00953FB3">
        <w:fldChar w:fldCharType="separate"/>
      </w:r>
      <w:r w:rsidR="00B816BB">
        <w:rPr>
          <w:noProof/>
        </w:rPr>
        <w:t>8</w:t>
      </w:r>
      <w:r w:rsidR="00953FB3">
        <w:rPr>
          <w:noProof/>
        </w:rPr>
        <w:fldChar w:fldCharType="end"/>
      </w:r>
      <w:r>
        <w:t xml:space="preserve">. </w:t>
      </w:r>
      <w:r w:rsidRPr="00A02703">
        <w:t>Saving the dataset tags.</w:t>
      </w:r>
      <w:bookmarkEnd w:id="24"/>
    </w:p>
    <w:p w14:paraId="2ACC1727" w14:textId="77777777" w:rsidR="0097381A" w:rsidRDefault="0097381A" w:rsidP="00A11D80"/>
    <w:p w14:paraId="13E8E7F6" w14:textId="6F6871E4" w:rsidR="007E301F" w:rsidRPr="007E301F" w:rsidRDefault="00475D76" w:rsidP="00A11D80">
      <w:pPr>
        <w:rPr>
          <w:i/>
        </w:rPr>
      </w:pPr>
      <w:r>
        <w:t xml:space="preserve">The </w:t>
      </w:r>
      <w:r w:rsidRPr="00760AF7">
        <w:rPr>
          <w:i/>
        </w:rPr>
        <w:t>HEDTools</w:t>
      </w:r>
      <w:r>
        <w:t xml:space="preserve"> use </w:t>
      </w:r>
      <w:r w:rsidRPr="00760AF7">
        <w:rPr>
          <w:i/>
        </w:rPr>
        <w:t>fieldMap</w:t>
      </w:r>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r w:rsidR="00976867">
        <w:rPr>
          <w:i/>
        </w:rPr>
        <w:t xml:space="preserve">fieldMap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r w:rsidR="007E301F">
        <w:rPr>
          <w:i/>
        </w:rPr>
        <w:t>fieldMap</w:t>
      </w:r>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r w:rsidR="002038DE">
        <w:rPr>
          <w:i/>
        </w:rPr>
        <w:t>CTagger</w:t>
      </w:r>
      <w:r w:rsidR="0053558C">
        <w:t xml:space="preserve"> </w:t>
      </w:r>
      <w:r w:rsidR="007E301F">
        <w:t xml:space="preserve"> </w:t>
      </w:r>
      <w:r w:rsidR="0053558C">
        <w:t>presents</w:t>
      </w:r>
      <w:r w:rsidR="007E301F">
        <w:t xml:space="preserve"> a dialog </w:t>
      </w:r>
      <w:r w:rsidR="0053558C">
        <w:t xml:space="preserve">for you to </w:t>
      </w:r>
      <w:r w:rsidR="007E301F">
        <w:t xml:space="preserve">specify the description of the </w:t>
      </w:r>
      <w:r w:rsidR="007E301F">
        <w:rPr>
          <w:i/>
        </w:rPr>
        <w:t xml:space="preserve">fieldMap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5" w:name="_Toc469929956"/>
      <w:r>
        <w:t xml:space="preserve">Figure </w:t>
      </w:r>
      <w:r w:rsidR="00953FB3">
        <w:fldChar w:fldCharType="begin"/>
      </w:r>
      <w:r w:rsidR="00953FB3">
        <w:instrText xml:space="preserve"> SEQ Figure \* ARABIC </w:instrText>
      </w:r>
      <w:r w:rsidR="00953FB3">
        <w:fldChar w:fldCharType="separate"/>
      </w:r>
      <w:r w:rsidR="00B816BB">
        <w:rPr>
          <w:noProof/>
        </w:rPr>
        <w:t>9</w:t>
      </w:r>
      <w:r w:rsidR="00953FB3">
        <w:rPr>
          <w:noProof/>
        </w:rPr>
        <w:fldChar w:fldCharType="end"/>
      </w:r>
      <w:r>
        <w:t xml:space="preserve">. </w:t>
      </w:r>
      <w:r w:rsidRPr="00F94F6A">
        <w:t>Specifying</w:t>
      </w:r>
      <w:r w:rsidR="0053558C">
        <w:t xml:space="preserve"> a</w:t>
      </w:r>
      <w:r w:rsidRPr="00F94F6A">
        <w:t xml:space="preserve"> fieldMap description.</w:t>
      </w:r>
      <w:bookmarkEnd w:id="25"/>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r w:rsidR="00A90A34">
        <w:rPr>
          <w:i/>
        </w:rPr>
        <w:t xml:space="preserve">fieldMap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r w:rsidR="0053558C" w:rsidRPr="00760AF7">
        <w:rPr>
          <w:i/>
        </w:rPr>
        <w:t>EEG</w:t>
      </w:r>
      <w:r w:rsidR="0053558C">
        <w:t>.</w:t>
      </w:r>
      <w:r w:rsidR="005C0CD7">
        <w:rPr>
          <w:i/>
        </w:rPr>
        <w:t xml:space="preserve">etc.tags.description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r w:rsidR="0053558C" w:rsidRPr="00760AF7">
        <w:rPr>
          <w:i/>
        </w:rPr>
        <w:t>CTagger</w:t>
      </w:r>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6" w:name="_Toc469929957"/>
      <w:r>
        <w:t xml:space="preserve">Figure </w:t>
      </w:r>
      <w:r w:rsidR="00953FB3">
        <w:fldChar w:fldCharType="begin"/>
      </w:r>
      <w:r w:rsidR="00953FB3">
        <w:instrText xml:space="preserve"> SEQ Figure \* ARABIC </w:instrText>
      </w:r>
      <w:r w:rsidR="00953FB3">
        <w:fldChar w:fldCharType="separate"/>
      </w:r>
      <w:r w:rsidR="00B816BB">
        <w:rPr>
          <w:noProof/>
        </w:rPr>
        <w:t>10</w:t>
      </w:r>
      <w:r w:rsidR="00953FB3">
        <w:rPr>
          <w:noProof/>
        </w:rPr>
        <w:fldChar w:fldCharType="end"/>
      </w:r>
      <w:r>
        <w:t xml:space="preserve">. </w:t>
      </w:r>
      <w:r w:rsidRPr="00D82483">
        <w:t>Saving a new dataset.</w:t>
      </w:r>
      <w:bookmarkEnd w:id="26"/>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r w:rsidR="00445588">
        <w:rPr>
          <w:rFonts w:cs="Times New Roman"/>
          <w:i/>
        </w:rPr>
        <w:t>pop_</w:t>
      </w:r>
      <w:r w:rsidR="00A82B06" w:rsidRPr="00B46200">
        <w:rPr>
          <w:rFonts w:cs="Times New Roman"/>
          <w:i/>
        </w:rPr>
        <w:t>tageeg</w:t>
      </w:r>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r w:rsidR="00AD7A3D">
        <w:rPr>
          <w:rFonts w:ascii="Courier New" w:hAnsi="Courier New" w:cs="Courier New"/>
          <w:color w:val="000000"/>
          <w:sz w:val="22"/>
        </w:rPr>
        <w:t xml:space="preserve">fMap, </w:t>
      </w:r>
      <w:r w:rsidRPr="00A62D8F">
        <w:rPr>
          <w:rFonts w:ascii="Courier New" w:hAnsi="Courier New" w:cs="Courier New"/>
          <w:color w:val="000000"/>
          <w:sz w:val="22"/>
        </w:rPr>
        <w:t>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r w:rsidR="00731595">
        <w:rPr>
          <w:i/>
          <w:szCs w:val="24"/>
        </w:rPr>
        <w:t xml:space="preserve">fMap </w:t>
      </w:r>
      <w:r w:rsidR="00731595">
        <w:rPr>
          <w:szCs w:val="24"/>
        </w:rPr>
        <w:t xml:space="preserve">return parameter is a </w:t>
      </w:r>
      <w:r w:rsidR="00731595">
        <w:rPr>
          <w:i/>
          <w:szCs w:val="24"/>
        </w:rPr>
        <w:t xml:space="preserve">fieldMap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r>
        <w:rPr>
          <w:i/>
        </w:rPr>
        <w:t xml:space="preserve">pop_tageeg </w:t>
      </w:r>
      <w:r>
        <w:t xml:space="preserve">function can </w:t>
      </w:r>
      <w:r w:rsidR="00D74B24">
        <w:t xml:space="preserve">also </w:t>
      </w:r>
      <w:r>
        <w:t>be called without any user intervention</w:t>
      </w:r>
      <w:r w:rsidR="00D74B24">
        <w:t xml:space="preserve"> if you provide a </w:t>
      </w:r>
      <w:r w:rsidR="00D24A52">
        <w:rPr>
          <w:i/>
        </w:rPr>
        <w:t xml:space="preserve">fieldMap </w:t>
      </w:r>
      <w:r w:rsidR="00D85EB6">
        <w:t>object</w:t>
      </w:r>
      <w:r w:rsidR="00D24A52">
        <w:t>.</w:t>
      </w:r>
      <w:r w:rsidR="0071067C">
        <w:t xml:space="preserve"> </w:t>
      </w:r>
      <w:r w:rsidR="00D74B24">
        <w:t xml:space="preserve">You will not see </w:t>
      </w:r>
      <w:r w:rsidR="0071067C" w:rsidRPr="00760AF7">
        <w:rPr>
          <w:i/>
        </w:rPr>
        <w:t>CTagger</w:t>
      </w:r>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r w:rsidR="00FD7E5F">
        <w:rPr>
          <w:rFonts w:ascii="Courier New" w:hAnsi="Courier New" w:cs="Courier New"/>
          <w:color w:val="000000"/>
          <w:sz w:val="22"/>
        </w:rPr>
        <w:t>pop_</w:t>
      </w:r>
      <w:r w:rsidRPr="00A62D8F">
        <w:rPr>
          <w:rFonts w:ascii="Courier New" w:hAnsi="Courier New" w:cs="Courier New"/>
          <w:color w:val="000000"/>
          <w:sz w:val="22"/>
        </w:rPr>
        <w:t>tageeg(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 xml:space="preserve">'BaseMap', </w:t>
      </w:r>
      <w:r w:rsidR="00776296" w:rsidRPr="00A62D8F">
        <w:rPr>
          <w:rFonts w:ascii="Courier New" w:hAnsi="Courier New" w:cs="Courier New"/>
          <w:sz w:val="22"/>
        </w:rPr>
        <w:t>fMap);</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r w:rsidR="00580431">
        <w:rPr>
          <w:i/>
          <w:szCs w:val="24"/>
        </w:rPr>
        <w:t xml:space="preserve">UseGui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r w:rsidR="00104B83">
        <w:rPr>
          <w:i/>
          <w:szCs w:val="24"/>
        </w:rPr>
        <w:t>BaseMap</w:t>
      </w:r>
      <w:r w:rsidR="00E47E37">
        <w:rPr>
          <w:i/>
          <w:szCs w:val="24"/>
        </w:rPr>
        <w:t xml:space="preserve"> </w:t>
      </w:r>
      <w:r w:rsidR="00E47E37">
        <w:rPr>
          <w:szCs w:val="24"/>
        </w:rPr>
        <w:t xml:space="preserve">argument is a </w:t>
      </w:r>
      <w:r w:rsidR="00E47E37">
        <w:rPr>
          <w:i/>
          <w:szCs w:val="24"/>
        </w:rPr>
        <w:t xml:space="preserve">fieldMap </w:t>
      </w:r>
      <w:r w:rsidR="00E47E37">
        <w:rPr>
          <w:szCs w:val="24"/>
        </w:rPr>
        <w:t xml:space="preserve">object or the full path to a </w:t>
      </w:r>
      <w:r w:rsidR="00E47E37">
        <w:rPr>
          <w:i/>
          <w:szCs w:val="24"/>
        </w:rPr>
        <w:t xml:space="preserve">fieldMap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tageeg(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fMap,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 xml:space="preserve">tageeg(EEG, </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 xml:space="preserve">tageeg(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7" w:name="_Toc469404348"/>
      <w:r>
        <w:t xml:space="preserve">Table </w:t>
      </w:r>
      <w:r w:rsidR="00953FB3">
        <w:fldChar w:fldCharType="begin"/>
      </w:r>
      <w:r w:rsidR="00953FB3">
        <w:instrText xml:space="preserve"> SEQ Table \* ARABIC </w:instrText>
      </w:r>
      <w:r w:rsidR="00953FB3">
        <w:fldChar w:fldCharType="separate"/>
      </w:r>
      <w:r w:rsidR="00B816BB">
        <w:rPr>
          <w:noProof/>
        </w:rPr>
        <w:t>1</w:t>
      </w:r>
      <w:r w:rsidR="00953FB3">
        <w:rPr>
          <w:noProof/>
        </w:rPr>
        <w:fldChar w:fldCharType="end"/>
      </w:r>
      <w:r>
        <w:t xml:space="preserve">. </w:t>
      </w:r>
      <w:r w:rsidRPr="00AC7EF7">
        <w:t>A summary of arguments for pop_tageeg.</w:t>
      </w:r>
      <w:bookmarkEnd w:id="27"/>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a fieldMap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E37934"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urevent, .hedtags, and .usertags.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ExtensionAnywher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r>
              <w:rPr>
                <w:rFonts w:cs="Times New Roman"/>
                <w:szCs w:val="24"/>
              </w:rPr>
              <w:t>E</w:t>
            </w:r>
            <w:r w:rsidRPr="00B60778">
              <w:rPr>
                <w:rFonts w:cs="Times New Roman"/>
                <w:szCs w:val="24"/>
              </w:rPr>
              <w:t>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r w:rsidR="00D92794" w:rsidRPr="00D92794">
              <w:rPr>
                <w:rFonts w:ascii="Courier New" w:hAnsi="Courier New" w:cs="Courier New"/>
                <w:sz w:val="20"/>
                <w:szCs w:val="20"/>
              </w:rPr>
              <w:t>HedXML</w:t>
            </w:r>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HED.xml file in the hed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421F59"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075FAD"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3E35F4"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final, consolidated fieldMap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r w:rsidR="00867D15"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r w:rsidR="005C6C28" w:rsidRPr="005C6C28">
              <w:rPr>
                <w:rFonts w:ascii="Courier New" w:hAnsi="Courier New" w:cs="Courier New"/>
                <w:sz w:val="20"/>
                <w:szCs w:val="20"/>
              </w:rPr>
              <w:t>UseCTagger</w:t>
            </w:r>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r w:rsidR="002038DE">
              <w:rPr>
                <w:rFonts w:cs="Times New Roman"/>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8" w:name="_Toc469927081"/>
      <w:r w:rsidR="00542961">
        <w:lastRenderedPageBreak/>
        <w:t>2.2</w:t>
      </w:r>
      <w:r w:rsidR="008B09DE">
        <w:t xml:space="preserve"> Tagging a directory of datasets</w:t>
      </w:r>
      <w:bookmarkEnd w:id="28"/>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29" w:name="_Toc469929958"/>
      <w:r>
        <w:t xml:space="preserve">Figure </w:t>
      </w:r>
      <w:r w:rsidR="00953FB3">
        <w:fldChar w:fldCharType="begin"/>
      </w:r>
      <w:r w:rsidR="00953FB3">
        <w:instrText xml:space="preserve"> SEQ Figure \* ARABIC </w:instrText>
      </w:r>
      <w:r w:rsidR="00953FB3">
        <w:fldChar w:fldCharType="separate"/>
      </w:r>
      <w:r w:rsidR="00B816BB">
        <w:rPr>
          <w:noProof/>
        </w:rPr>
        <w:t>11</w:t>
      </w:r>
      <w:r w:rsidR="00953FB3">
        <w:rPr>
          <w:noProof/>
        </w:rPr>
        <w:fldChar w:fldCharType="end"/>
      </w:r>
      <w:r>
        <w:t xml:space="preserve">. </w:t>
      </w:r>
      <w:r w:rsidRPr="008B38FA">
        <w:t>Tagging a directory of datasets from the EEGLAB File Menu.</w:t>
      </w:r>
      <w:bookmarkEnd w:id="29"/>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r w:rsidRPr="00CB7201">
        <w:rPr>
          <w:i/>
          <w:szCs w:val="24"/>
        </w:rPr>
        <w:t>pop_</w:t>
      </w:r>
      <w:r>
        <w:rPr>
          <w:rFonts w:cs="Times New Roman"/>
          <w:i/>
          <w:szCs w:val="24"/>
        </w:rPr>
        <w:t>tagdir</w:t>
      </w:r>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r w:rsidR="002F0867" w:rsidRPr="00A62D8F">
        <w:rPr>
          <w:rFonts w:cs="Times New Roman"/>
          <w:i/>
          <w:szCs w:val="24"/>
        </w:rPr>
        <w:t>tagdir</w:t>
      </w:r>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r w:rsidRPr="00760AF7">
        <w:rPr>
          <w:i/>
          <w:szCs w:val="24"/>
        </w:rPr>
        <w:t>pop_tagdir</w:t>
      </w:r>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0" w:name="_Toc469929959"/>
      <w:r>
        <w:t xml:space="preserve">Figure </w:t>
      </w:r>
      <w:r w:rsidR="00953FB3">
        <w:fldChar w:fldCharType="begin"/>
      </w:r>
      <w:r w:rsidR="00953FB3">
        <w:instrText xml:space="preserve"> SEQ Figure \* ARABIC </w:instrText>
      </w:r>
      <w:r w:rsidR="00953FB3">
        <w:fldChar w:fldCharType="separate"/>
      </w:r>
      <w:r w:rsidR="00B816BB">
        <w:rPr>
          <w:noProof/>
        </w:rPr>
        <w:t>12</w:t>
      </w:r>
      <w:r w:rsidR="00953FB3">
        <w:rPr>
          <w:noProof/>
        </w:rPr>
        <w:fldChar w:fldCharType="end"/>
      </w:r>
      <w:r>
        <w:t xml:space="preserve">. </w:t>
      </w:r>
      <w:r w:rsidRPr="002A01E2">
        <w:t>pop_tagdir menu.</w:t>
      </w:r>
      <w:bookmarkEnd w:id="30"/>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pop_tagdir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w:t>
      </w:r>
      <w:r w:rsidR="006166C9">
        <w:rPr>
          <w:szCs w:val="24"/>
        </w:rPr>
        <w:t xml:space="preserve"> all of the tags associated with each unique field value</w:t>
      </w:r>
      <w:r>
        <w:rPr>
          <w:szCs w:val="24"/>
        </w:rPr>
        <w:t xml:space="preserve">. The </w:t>
      </w:r>
      <w:r w:rsidRPr="00A62D8F">
        <w:rPr>
          <w:rFonts w:cs="Times New Roman"/>
          <w:i/>
          <w:szCs w:val="24"/>
        </w:rPr>
        <w:t>fPaths</w:t>
      </w:r>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r>
        <w:rPr>
          <w:i/>
          <w:szCs w:val="24"/>
        </w:rPr>
        <w:t xml:space="preserve">pop_tag_dir </w:t>
      </w:r>
      <w:r>
        <w:rPr>
          <w:szCs w:val="24"/>
        </w:rPr>
        <w:t xml:space="preserve">function follows a very similar workflow to the </w:t>
      </w:r>
      <w:r>
        <w:rPr>
          <w:i/>
          <w:szCs w:val="24"/>
        </w:rPr>
        <w:t>pop_tageeg</w:t>
      </w:r>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r w:rsidR="00330261" w:rsidRPr="00330261">
        <w:rPr>
          <w:i/>
          <w:szCs w:val="24"/>
        </w:rPr>
        <w:t>pop_</w:t>
      </w:r>
      <w:r w:rsidR="00D83353" w:rsidRPr="00330261">
        <w:rPr>
          <w:i/>
          <w:szCs w:val="24"/>
        </w:rPr>
        <w:t>tagdir</w:t>
      </w:r>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r w:rsidR="00257B82">
        <w:rPr>
          <w:i/>
          <w:szCs w:val="24"/>
        </w:rPr>
        <w:t>pop_</w:t>
      </w:r>
      <w:r w:rsidR="00D83353" w:rsidRPr="00A62D8F">
        <w:rPr>
          <w:rFonts w:cs="Times New Roman"/>
          <w:i/>
          <w:szCs w:val="24"/>
        </w:rPr>
        <w:t>tagdir</w:t>
      </w:r>
      <w:r w:rsidR="00D83353">
        <w:rPr>
          <w:szCs w:val="24"/>
        </w:rPr>
        <w:t xml:space="preserve"> function displays </w:t>
      </w:r>
      <w:r w:rsidR="00BB2866" w:rsidRPr="00760AF7">
        <w:rPr>
          <w:i/>
          <w:szCs w:val="24"/>
        </w:rPr>
        <w:t>CTagger</w:t>
      </w:r>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r w:rsidR="00C91B65" w:rsidRPr="00760AF7">
        <w:rPr>
          <w:i/>
          <w:szCs w:val="24"/>
        </w:rPr>
        <w:t>CTagger</w:t>
      </w:r>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r w:rsidR="004968C9">
        <w:rPr>
          <w:i/>
          <w:szCs w:val="24"/>
        </w:rPr>
        <w:t xml:space="preserve">fieldMap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1" w:name="_Toc469929960"/>
      <w:r>
        <w:t xml:space="preserve">Figure </w:t>
      </w:r>
      <w:r w:rsidR="00953FB3">
        <w:fldChar w:fldCharType="begin"/>
      </w:r>
      <w:r w:rsidR="00953FB3">
        <w:instrText xml:space="preserve"> SEQ Figure \* ARABIC </w:instrText>
      </w:r>
      <w:r w:rsidR="00953FB3">
        <w:fldChar w:fldCharType="separate"/>
      </w:r>
      <w:r w:rsidR="00B816BB">
        <w:rPr>
          <w:noProof/>
        </w:rPr>
        <w:t>13</w:t>
      </w:r>
      <w:r w:rsidR="00953FB3">
        <w:rPr>
          <w:noProof/>
        </w:rPr>
        <w:fldChar w:fldCharType="end"/>
      </w:r>
      <w:r>
        <w:t xml:space="preserve">. </w:t>
      </w:r>
      <w:r w:rsidRPr="002401E0">
        <w:t>Save multiple datasets.</w:t>
      </w:r>
      <w:bookmarkEnd w:id="31"/>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dir()</w:t>
      </w:r>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1C753C">
        <w:rPr>
          <w:rFonts w:ascii="Courier New" w:hAnsi="Courier New" w:cs="Courier New"/>
          <w:color w:val="000000"/>
          <w:sz w:val="22"/>
        </w:rPr>
        <w:t xml:space="preserve">UseGui,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2" w:name="_Toc469404349"/>
      <w:r>
        <w:t xml:space="preserve">Table </w:t>
      </w:r>
      <w:r w:rsidR="00953FB3">
        <w:fldChar w:fldCharType="begin"/>
      </w:r>
      <w:r w:rsidR="00953FB3">
        <w:instrText xml:space="preserve"> SEQ Table \* ARABIC </w:instrText>
      </w:r>
      <w:r w:rsidR="00953FB3">
        <w:fldChar w:fldCharType="separate"/>
      </w:r>
      <w:r w:rsidR="00B816BB">
        <w:rPr>
          <w:noProof/>
        </w:rPr>
        <w:t>2</w:t>
      </w:r>
      <w:r w:rsidR="00953FB3">
        <w:rPr>
          <w:noProof/>
        </w:rPr>
        <w:fldChar w:fldCharType="end"/>
      </w:r>
      <w:r>
        <w:t xml:space="preserve">. </w:t>
      </w:r>
      <w:r w:rsidRPr="00E92B6A">
        <w:t>A summary of arguments for pop_tagdir.</w:t>
      </w:r>
      <w:bookmarkEnd w:id="32"/>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r w:rsidRPr="00760AF7">
              <w:rPr>
                <w:rFonts w:cs="Times New Roman"/>
                <w:i/>
                <w:szCs w:val="24"/>
              </w:rPr>
              <w:t>hed</w:t>
            </w:r>
            <w:r w:rsidRPr="00D92794">
              <w:rPr>
                <w:rFonts w:cs="Times New Roman"/>
                <w:szCs w:val="24"/>
              </w:rPr>
              <w:t xml:space="preserve"> directory</w:t>
            </w:r>
            <w:r w:rsidR="00B567C6">
              <w:rPr>
                <w:rFonts w:cs="Times New Roman"/>
                <w:szCs w:val="24"/>
              </w:rPr>
              <w:t xml:space="preserve"> of </w:t>
            </w:r>
            <w:r w:rsidR="00B567C6" w:rsidRPr="00760AF7">
              <w:rPr>
                <w:rFonts w:cs="Times New Roman"/>
                <w:i/>
                <w:szCs w:val="24"/>
              </w:rPr>
              <w:t>HEDTools</w:t>
            </w:r>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r w:rsidRPr="000A6335">
              <w:rPr>
                <w:rFonts w:ascii="Courier New" w:hAnsi="Courier New" w:cs="Courier New"/>
                <w:sz w:val="20"/>
                <w:szCs w:val="20"/>
              </w:rPr>
              <w:t>InDir</w:t>
            </w:r>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760AF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3" w:name="_Toc469927082"/>
      <w:r w:rsidR="00DD652D">
        <w:lastRenderedPageBreak/>
        <w:t>2</w:t>
      </w:r>
      <w:r w:rsidR="00E01ECC">
        <w:t>.</w:t>
      </w:r>
      <w:r w:rsidR="00DD652D">
        <w:t>3</w:t>
      </w:r>
      <w:r w:rsidR="00E01ECC">
        <w:t xml:space="preserve"> Tagging an EEGLAB study</w:t>
      </w:r>
      <w:bookmarkEnd w:id="33"/>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4" w:name="_Toc469929961"/>
      <w:r>
        <w:t xml:space="preserve">Figure </w:t>
      </w:r>
      <w:r w:rsidR="00953FB3">
        <w:fldChar w:fldCharType="begin"/>
      </w:r>
      <w:r w:rsidR="00953FB3">
        <w:instrText xml:space="preserve"> SEQ Figure \* ARABIC </w:instrText>
      </w:r>
      <w:r w:rsidR="00953FB3">
        <w:fldChar w:fldCharType="separate"/>
      </w:r>
      <w:r w:rsidR="00B816BB">
        <w:rPr>
          <w:noProof/>
        </w:rPr>
        <w:t>14</w:t>
      </w:r>
      <w:r w:rsidR="00953FB3">
        <w:rPr>
          <w:noProof/>
        </w:rPr>
        <w:fldChar w:fldCharType="end"/>
      </w:r>
      <w:r>
        <w:t xml:space="preserve">. </w:t>
      </w:r>
      <w:r w:rsidRPr="00596D6E">
        <w:t>Tagging a study and its associated datasets from the EEGLAB File Menu.</w:t>
      </w:r>
      <w:bookmarkEnd w:id="34"/>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r w:rsidRPr="00CB7201">
        <w:rPr>
          <w:i/>
          <w:szCs w:val="24"/>
        </w:rPr>
        <w:t>pop_</w:t>
      </w:r>
      <w:r>
        <w:rPr>
          <w:rFonts w:cs="Times New Roman"/>
          <w:i/>
          <w:szCs w:val="24"/>
        </w:rPr>
        <w:t>tag</w:t>
      </w:r>
      <w:r w:rsidR="007F3436">
        <w:rPr>
          <w:rFonts w:cs="Times New Roman"/>
          <w:i/>
          <w:szCs w:val="24"/>
        </w:rPr>
        <w:t xml:space="preserve">study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r w:rsidR="008C668B">
        <w:rPr>
          <w:rFonts w:cs="Times New Roman"/>
          <w:i/>
          <w:szCs w:val="24"/>
        </w:rPr>
        <w:t>tagstudy</w:t>
      </w:r>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r w:rsidRPr="00760AF7">
        <w:rPr>
          <w:i/>
          <w:szCs w:val="24"/>
        </w:rPr>
        <w:t>pop_tagstudy</w:t>
      </w:r>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5" w:name="_Toc469929962"/>
      <w:r>
        <w:t xml:space="preserve">Figure </w:t>
      </w:r>
      <w:r w:rsidR="00953FB3">
        <w:fldChar w:fldCharType="begin"/>
      </w:r>
      <w:r w:rsidR="00953FB3">
        <w:instrText xml:space="preserve"> SEQ Figure \* ARABIC </w:instrText>
      </w:r>
      <w:r w:rsidR="00953FB3">
        <w:fldChar w:fldCharType="separate"/>
      </w:r>
      <w:r w:rsidR="00B816BB">
        <w:rPr>
          <w:noProof/>
        </w:rPr>
        <w:t>15</w:t>
      </w:r>
      <w:r w:rsidR="00953FB3">
        <w:rPr>
          <w:noProof/>
        </w:rPr>
        <w:fldChar w:fldCharType="end"/>
      </w:r>
      <w:r>
        <w:t xml:space="preserve">. </w:t>
      </w:r>
      <w:r w:rsidRPr="001658E6">
        <w:t>pop_tagstudy menu.</w:t>
      </w:r>
      <w:bookmarkEnd w:id="35"/>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r w:rsidR="001D6A64">
        <w:rPr>
          <w:i/>
          <w:szCs w:val="24"/>
        </w:rPr>
        <w:t>CTagger</w:t>
      </w:r>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w:t>
      </w:r>
      <w:r w:rsidR="002415C3" w:rsidRPr="00A62D8F">
        <w:rPr>
          <w:rFonts w:ascii="Courier New" w:hAnsi="Courier New" w:cs="Courier New"/>
          <w:color w:val="000000"/>
          <w:sz w:val="22"/>
        </w:rPr>
        <w:t>fPaths,</w:t>
      </w:r>
      <w:r w:rsidR="002415C3">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w:t>
      </w:r>
      <w:r w:rsidR="000135FB">
        <w:rPr>
          <w:szCs w:val="24"/>
        </w:rPr>
        <w:t xml:space="preserve">The </w:t>
      </w:r>
      <w:r w:rsidR="000135FB" w:rsidRPr="00A62D8F">
        <w:rPr>
          <w:rFonts w:cs="Times New Roman"/>
          <w:i/>
          <w:szCs w:val="24"/>
        </w:rPr>
        <w:t>fPaths</w:t>
      </w:r>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r>
        <w:rPr>
          <w:i/>
          <w:szCs w:val="24"/>
        </w:rPr>
        <w:t xml:space="preserve">pop_tag_study </w:t>
      </w:r>
      <w:r>
        <w:rPr>
          <w:szCs w:val="24"/>
        </w:rPr>
        <w:t xml:space="preserve">function follows a very similar workflow to the </w:t>
      </w:r>
      <w:r>
        <w:rPr>
          <w:i/>
          <w:szCs w:val="24"/>
        </w:rPr>
        <w:t xml:space="preserve">pop_tageeg </w:t>
      </w:r>
      <w:r>
        <w:rPr>
          <w:szCs w:val="24"/>
        </w:rPr>
        <w:t>function</w:t>
      </w:r>
      <w:r>
        <w:rPr>
          <w:i/>
          <w:szCs w:val="24"/>
        </w:rPr>
        <w:t>.</w:t>
      </w:r>
      <w:r>
        <w:rPr>
          <w:szCs w:val="24"/>
        </w:rPr>
        <w:t xml:space="preserve"> By default, </w:t>
      </w:r>
      <w:r w:rsidRPr="00330261">
        <w:rPr>
          <w:i/>
          <w:szCs w:val="24"/>
        </w:rPr>
        <w:t>pop_</w:t>
      </w:r>
      <w:r>
        <w:rPr>
          <w:i/>
          <w:szCs w:val="24"/>
        </w:rPr>
        <w:t>tagstudy</w:t>
      </w:r>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r>
        <w:rPr>
          <w:i/>
          <w:szCs w:val="24"/>
        </w:rPr>
        <w:t>pop_</w:t>
      </w:r>
      <w:r w:rsidRPr="00A62D8F">
        <w:rPr>
          <w:rFonts w:cs="Times New Roman"/>
          <w:i/>
          <w:szCs w:val="24"/>
        </w:rPr>
        <w:t>tagdir</w:t>
      </w:r>
      <w:r>
        <w:rPr>
          <w:szCs w:val="24"/>
        </w:rPr>
        <w:t xml:space="preserve"> function displays </w:t>
      </w:r>
      <w:r w:rsidRPr="00760AF7">
        <w:rPr>
          <w:i/>
          <w:szCs w:val="24"/>
        </w:rPr>
        <w:t>CTagger</w:t>
      </w:r>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r>
        <w:rPr>
          <w:i/>
          <w:szCs w:val="24"/>
        </w:rPr>
        <w:t xml:space="preserve">fieldMap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 xml:space="preserve">[fMap, fPaths,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r w:rsidR="00E76651">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6" w:name="_Toc469404350"/>
      <w:r>
        <w:t xml:space="preserve">Table </w:t>
      </w:r>
      <w:r w:rsidR="00953FB3">
        <w:fldChar w:fldCharType="begin"/>
      </w:r>
      <w:r w:rsidR="00953FB3">
        <w:instrText xml:space="preserve"> SEQ Table \* ARABIC </w:instrText>
      </w:r>
      <w:r w:rsidR="00953FB3">
        <w:fldChar w:fldCharType="separate"/>
      </w:r>
      <w:r w:rsidR="00B816BB">
        <w:rPr>
          <w:noProof/>
        </w:rPr>
        <w:t>3</w:t>
      </w:r>
      <w:r w:rsidR="00953FB3">
        <w:rPr>
          <w:noProof/>
        </w:rPr>
        <w:fldChar w:fldCharType="end"/>
      </w:r>
      <w:r>
        <w:t xml:space="preserve">. </w:t>
      </w:r>
      <w:r w:rsidRPr="003072A1">
        <w:t>A summary of arguments for pop_tagstudy.</w:t>
      </w:r>
      <w:bookmarkEnd w:id="36"/>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r w:rsidR="00F41960" w:rsidRPr="00760AF7">
              <w:rPr>
                <w:rFonts w:cs="Times New Roman"/>
                <w:i/>
                <w:szCs w:val="24"/>
              </w:rPr>
              <w:t>EEG</w:t>
            </w:r>
            <w:r w:rsidRPr="00760AF7">
              <w:rPr>
                <w:rFonts w:cs="Times New Roman"/>
                <w:i/>
                <w:szCs w:val="24"/>
              </w:rPr>
              <w:t>.event</w:t>
            </w:r>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r w:rsidR="00F41960" w:rsidRPr="00760AF7">
              <w:rPr>
                <w:rFonts w:cs="Times New Roman"/>
                <w:i/>
                <w:szCs w:val="24"/>
              </w:rPr>
              <w:t>HEDTools</w:t>
            </w:r>
            <w:r w:rsidR="00F41960">
              <w:rPr>
                <w:rFonts w:cs="Times New Roman"/>
                <w:szCs w:val="24"/>
              </w:rPr>
              <w:t xml:space="preserve"> </w:t>
            </w:r>
            <w:r w:rsidRPr="00760AF7">
              <w:rPr>
                <w:rFonts w:cs="Times New Roman"/>
                <w:i/>
                <w:szCs w:val="24"/>
              </w:rPr>
              <w:t>hed</w:t>
            </w:r>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760AF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r w:rsidRPr="00DC126D">
              <w:rPr>
                <w:rFonts w:ascii="Courier New" w:hAnsi="Courier New" w:cs="Courier New"/>
                <w:sz w:val="20"/>
                <w:szCs w:val="20"/>
              </w:rPr>
              <w:t>StudyFile</w:t>
            </w:r>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7" w:name="_Toc469927083"/>
      <w:r>
        <w:lastRenderedPageBreak/>
        <w:t>3. Validating Data</w:t>
      </w:r>
      <w:bookmarkEnd w:id="37"/>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r w:rsidRPr="00760AF7">
        <w:rPr>
          <w:rFonts w:cs="Times New Roman"/>
          <w:i/>
          <w:szCs w:val="24"/>
        </w:rPr>
        <w:t>HEDTools</w:t>
      </w:r>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8" w:name="_Toc469927084"/>
      <w:r>
        <w:t xml:space="preserve">3.1 </w:t>
      </w:r>
      <w:r w:rsidR="00BB7A65">
        <w:t>What the validation checks for</w:t>
      </w:r>
      <w:bookmarkEnd w:id="38"/>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sidR="00F9450F">
        <w:rPr>
          <w:rFonts w:eastAsia="Times New Roman" w:cs="Times New Roman"/>
          <w:b/>
          <w:color w:val="333333"/>
          <w:szCs w:val="24"/>
        </w:rPr>
        <w:t>requireChild</w:t>
      </w:r>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4FC15017" w14:textId="7C19ACD3" w:rsidR="00357B2A" w:rsidRDefault="00357B2A" w:rsidP="00357B2A">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Missing commas before or after tag groups.</w:t>
      </w:r>
      <w:r w:rsidR="00770681">
        <w:rPr>
          <w:rFonts w:eastAsia="Times New Roman" w:cs="Times New Roman"/>
          <w:color w:val="333333"/>
          <w:szCs w:val="24"/>
        </w:rPr>
        <w:t xml:space="preserve">  For example, </w:t>
      </w:r>
      <w:r w:rsidR="00770681">
        <w:rPr>
          <w:rFonts w:ascii="Courier New" w:eastAsia="Times New Roman" w:hAnsi="Courier New" w:cs="Courier New"/>
          <w:i/>
          <w:color w:val="333333"/>
          <w:szCs w:val="24"/>
        </w:rPr>
        <w:t>/Event/Label/StBaselineGuardDuty</w:t>
      </w:r>
      <w:r w:rsidR="00770681" w:rsidRPr="00760AF7">
        <w:rPr>
          <w:rFonts w:ascii="Courier New" w:eastAsia="Times New Roman" w:hAnsi="Courier New" w:cs="Courier New"/>
          <w:i/>
          <w:color w:val="333333"/>
          <w:szCs w:val="24"/>
        </w:rPr>
        <w:t xml:space="preserve"> (</w:t>
      </w:r>
      <w:r w:rsidR="00770681">
        <w:rPr>
          <w:rFonts w:ascii="Courier New" w:eastAsia="Times New Roman" w:hAnsi="Courier New" w:cs="Courier New"/>
          <w:i/>
          <w:color w:val="333333"/>
          <w:szCs w:val="24"/>
        </w:rPr>
        <w:t>/P</w:t>
      </w:r>
      <w:r w:rsidR="00770681" w:rsidRPr="00760AF7">
        <w:rPr>
          <w:rFonts w:ascii="Courier New" w:eastAsia="Times New Roman" w:hAnsi="Courier New" w:cs="Courier New"/>
          <w:i/>
          <w:color w:val="333333"/>
          <w:szCs w:val="24"/>
        </w:rPr>
        <w:t xml:space="preserve">articipant ~ </w:t>
      </w:r>
      <w:r w:rsidR="00770681">
        <w:rPr>
          <w:rFonts w:ascii="Courier New" w:eastAsia="Times New Roman" w:hAnsi="Courier New" w:cs="Courier New"/>
          <w:i/>
          <w:color w:val="333333"/>
          <w:szCs w:val="24"/>
        </w:rPr>
        <w:t>/A</w:t>
      </w:r>
      <w:r w:rsidR="00770681" w:rsidRPr="00760AF7">
        <w:rPr>
          <w:rFonts w:ascii="Courier New" w:eastAsia="Times New Roman" w:hAnsi="Courier New" w:cs="Courier New"/>
          <w:i/>
          <w:color w:val="333333"/>
          <w:szCs w:val="24"/>
        </w:rPr>
        <w:t xml:space="preserve">ction/Type/Allow/Access ~ </w:t>
      </w:r>
      <w:r w:rsidR="00770681">
        <w:rPr>
          <w:rFonts w:ascii="Courier New" w:eastAsia="Times New Roman" w:hAnsi="Courier New" w:cs="Courier New"/>
          <w:i/>
          <w:color w:val="333333"/>
          <w:szCs w:val="24"/>
        </w:rPr>
        <w:t>/I</w:t>
      </w:r>
      <w:r w:rsidR="00770681" w:rsidRPr="00760AF7">
        <w:rPr>
          <w:rFonts w:ascii="Courier New" w:eastAsia="Times New Roman" w:hAnsi="Courier New" w:cs="Courier New"/>
          <w:i/>
          <w:color w:val="333333"/>
          <w:szCs w:val="24"/>
        </w:rPr>
        <w:t>tem/Object/Person/ID Holder)</w:t>
      </w:r>
      <w:r w:rsidR="00FC5AB7">
        <w:rPr>
          <w:rFonts w:eastAsia="Times New Roman" w:cs="Times New Roman"/>
          <w:color w:val="333333"/>
          <w:szCs w:val="24"/>
        </w:rPr>
        <w:t xml:space="preserve"> is in</w:t>
      </w:r>
      <w:r w:rsidR="00770681">
        <w:rPr>
          <w:rFonts w:eastAsia="Times New Roman" w:cs="Times New Roman"/>
          <w:color w:val="333333"/>
          <w:szCs w:val="24"/>
        </w:rPr>
        <w:t>valid</w:t>
      </w:r>
      <w:r w:rsidR="00FC5AB7">
        <w:rPr>
          <w:rFonts w:eastAsia="Times New Roman" w:cs="Times New Roman"/>
          <w:color w:val="333333"/>
          <w:szCs w:val="24"/>
        </w:rPr>
        <w:t xml:space="preserve"> because the comma after the </w:t>
      </w:r>
      <w:r w:rsidR="00693CFC">
        <w:rPr>
          <w:rFonts w:eastAsia="Times New Roman" w:cs="Times New Roman"/>
          <w:color w:val="333333"/>
          <w:szCs w:val="24"/>
        </w:rPr>
        <w:t xml:space="preserve">required </w:t>
      </w:r>
      <w:r w:rsidR="00FC5AB7">
        <w:rPr>
          <w:rFonts w:eastAsia="Times New Roman" w:cs="Times New Roman"/>
          <w:color w:val="333333"/>
          <w:szCs w:val="24"/>
        </w:rPr>
        <w:t>label tag is missing.</w:t>
      </w:r>
    </w:p>
    <w:p w14:paraId="797D1CA8" w14:textId="5B0F0D8C" w:rsidR="00357B2A" w:rsidRPr="00197AF2" w:rsidRDefault="00E448AF" w:rsidP="00197AF2">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Unequal number of opening and closing </w:t>
      </w:r>
      <w:r w:rsidR="00A12C54">
        <w:rPr>
          <w:rFonts w:eastAsia="Times New Roman" w:cs="Times New Roman"/>
          <w:color w:val="333333"/>
          <w:szCs w:val="24"/>
        </w:rPr>
        <w:t>parentheses</w:t>
      </w:r>
      <w:r w:rsidR="006E5A3E">
        <w:rPr>
          <w:rFonts w:eastAsia="Times New Roman" w:cs="Times New Roman"/>
          <w:color w:val="333333"/>
          <w:szCs w:val="24"/>
        </w:rPr>
        <w:t xml:space="preserve"> in tag groups.  </w:t>
      </w:r>
      <w:bookmarkStart w:id="39" w:name="_GoBack"/>
      <w:bookmarkEnd w:id="39"/>
      <w:r>
        <w:rPr>
          <w:rFonts w:eastAsia="Times New Roman" w:cs="Times New Roman"/>
          <w:color w:val="333333"/>
          <w:szCs w:val="24"/>
        </w:rPr>
        <w:t xml:space="preserve">For example, </w:t>
      </w:r>
      <w:r w:rsidRPr="00760AF7">
        <w:rPr>
          <w:rFonts w:ascii="Courier New" w:eastAsia="Times New Roman" w:hAnsi="Courier New" w:cs="Courier New"/>
          <w:i/>
          <w:color w:val="333333"/>
          <w:szCs w:val="24"/>
        </w:rPr>
        <w:t>(</w:t>
      </w:r>
      <w:r>
        <w:rPr>
          <w:rFonts w:ascii="Courier New" w:eastAsia="Times New Roman" w:hAnsi="Courier New" w:cs="Courier New"/>
          <w:i/>
          <w:color w:val="333333"/>
          <w:szCs w:val="24"/>
        </w:rPr>
        <w:t>/P</w:t>
      </w:r>
      <w:r w:rsidRPr="00760AF7">
        <w:rPr>
          <w:rFonts w:ascii="Courier New" w:eastAsia="Times New Roman" w:hAnsi="Courier New" w:cs="Courier New"/>
          <w:i/>
          <w:color w:val="333333"/>
          <w:szCs w:val="24"/>
        </w:rPr>
        <w:t xml:space="preserve">articipant ~ </w:t>
      </w:r>
      <w:r>
        <w:rPr>
          <w:rFonts w:ascii="Courier New" w:eastAsia="Times New Roman" w:hAnsi="Courier New" w:cs="Courier New"/>
          <w:i/>
          <w:color w:val="333333"/>
          <w:szCs w:val="24"/>
        </w:rPr>
        <w:t>/A</w:t>
      </w:r>
      <w:r w:rsidRPr="00760AF7">
        <w:rPr>
          <w:rFonts w:ascii="Courier New" w:eastAsia="Times New Roman" w:hAnsi="Courier New" w:cs="Courier New"/>
          <w:i/>
          <w:color w:val="333333"/>
          <w:szCs w:val="24"/>
        </w:rPr>
        <w:t xml:space="preserve">ction/Type/Allow/Access ~ </w:t>
      </w:r>
      <w:r>
        <w:rPr>
          <w:rFonts w:ascii="Courier New" w:eastAsia="Times New Roman" w:hAnsi="Courier New" w:cs="Courier New"/>
          <w:i/>
          <w:color w:val="333333"/>
          <w:szCs w:val="24"/>
        </w:rPr>
        <w:t>/I</w:t>
      </w:r>
      <w:r w:rsidRPr="00760AF7">
        <w:rPr>
          <w:rFonts w:ascii="Courier New" w:eastAsia="Times New Roman" w:hAnsi="Courier New" w:cs="Courier New"/>
          <w:i/>
          <w:color w:val="333333"/>
          <w:szCs w:val="24"/>
        </w:rPr>
        <w:t>tem</w:t>
      </w:r>
      <w:r w:rsidR="00DE1B6C">
        <w:rPr>
          <w:rFonts w:ascii="Courier New" w:eastAsia="Times New Roman" w:hAnsi="Courier New" w:cs="Courier New"/>
          <w:i/>
          <w:color w:val="333333"/>
          <w:szCs w:val="24"/>
        </w:rPr>
        <w:t>/Object/Person/ID Holder</w:t>
      </w:r>
      <w:r>
        <w:rPr>
          <w:rFonts w:eastAsia="Times New Roman" w:cs="Times New Roman"/>
          <w:color w:val="333333"/>
          <w:szCs w:val="24"/>
        </w:rPr>
        <w:t xml:space="preserve"> is invalid because </w:t>
      </w:r>
      <w:r w:rsidR="00DE1B6C">
        <w:rPr>
          <w:rFonts w:eastAsia="Times New Roman" w:cs="Times New Roman"/>
          <w:color w:val="333333"/>
          <w:szCs w:val="24"/>
        </w:rPr>
        <w:t xml:space="preserve">the closing tag group </w:t>
      </w:r>
      <w:r w:rsidR="00A12C54">
        <w:rPr>
          <w:rFonts w:eastAsia="Times New Roman" w:cs="Times New Roman"/>
          <w:color w:val="333333"/>
          <w:szCs w:val="24"/>
        </w:rPr>
        <w:t>parenthesis</w:t>
      </w:r>
      <w:r w:rsidR="00DE1B6C">
        <w:rPr>
          <w:rFonts w:eastAsia="Times New Roman" w:cs="Times New Roman"/>
          <w:color w:val="333333"/>
          <w:szCs w:val="24"/>
        </w:rPr>
        <w:t xml:space="preserve"> is m</w:t>
      </w:r>
      <w:r>
        <w:rPr>
          <w:rFonts w:eastAsia="Times New Roman" w:cs="Times New Roman"/>
          <w:color w:val="333333"/>
          <w:szCs w:val="24"/>
        </w:rPr>
        <w:t>issing.</w:t>
      </w:r>
    </w:p>
    <w:p w14:paraId="3BACF8DA" w14:textId="527AB189"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gener</w:t>
      </w:r>
      <w:r w:rsidR="000F3434">
        <w:rPr>
          <w:rFonts w:eastAsia="Times New Roman" w:cs="Times New Roman"/>
          <w:color w:val="333333"/>
          <w:szCs w:val="24"/>
        </w:rPr>
        <w:t xml:space="preserve">ates warning for the following </w:t>
      </w:r>
      <w:r w:rsidR="00623E9E">
        <w:rPr>
          <w:rFonts w:eastAsia="Times New Roman" w:cs="Times New Roman"/>
          <w:color w:val="333333"/>
          <w:szCs w:val="24"/>
        </w:rPr>
        <w:t xml:space="preserve">syntax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lastRenderedPageBreak/>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40" w:name="_Toc469927085"/>
      <w:r>
        <w:t>3</w:t>
      </w:r>
      <w:r w:rsidR="00641CEA">
        <w:t>.2</w:t>
      </w:r>
      <w:r w:rsidR="008809CA">
        <w:t xml:space="preserve"> </w:t>
      </w:r>
      <w:r w:rsidR="00A6510F">
        <w:t>Validating</w:t>
      </w:r>
      <w:r w:rsidR="008809CA">
        <w:t xml:space="preserve"> a single dataset</w:t>
      </w:r>
      <w:bookmarkEnd w:id="40"/>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lastRenderedPageBreak/>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1" w:name="_Toc469929963"/>
      <w:r>
        <w:t xml:space="preserve">Figure </w:t>
      </w:r>
      <w:r w:rsidR="00953FB3">
        <w:fldChar w:fldCharType="begin"/>
      </w:r>
      <w:r w:rsidR="00953FB3">
        <w:instrText xml:space="preserve"> SEQ Figure \* ARABIC </w:instrText>
      </w:r>
      <w:r w:rsidR="00953FB3">
        <w:fldChar w:fldCharType="separate"/>
      </w:r>
      <w:r w:rsidR="00B816BB">
        <w:rPr>
          <w:noProof/>
        </w:rPr>
        <w:t>16</w:t>
      </w:r>
      <w:r w:rsidR="00953FB3">
        <w:rPr>
          <w:noProof/>
        </w:rPr>
        <w:fldChar w:fldCharType="end"/>
      </w:r>
      <w:r>
        <w:t xml:space="preserve">. </w:t>
      </w:r>
      <w:r w:rsidRPr="0000404C">
        <w:t>Validating the current dataset from the EEGLAB Edit Menu.</w:t>
      </w:r>
      <w:bookmarkEnd w:id="41"/>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r w:rsidRPr="00CB7201">
        <w:rPr>
          <w:i/>
          <w:szCs w:val="24"/>
        </w:rPr>
        <w:t>pop_</w:t>
      </w:r>
      <w:r>
        <w:rPr>
          <w:rFonts w:cs="Times New Roman"/>
          <w:i/>
          <w:szCs w:val="24"/>
        </w:rPr>
        <w:t>validate</w:t>
      </w:r>
      <w:r w:rsidRPr="00A62D8F">
        <w:rPr>
          <w:rFonts w:cs="Times New Roman"/>
          <w:i/>
          <w:szCs w:val="24"/>
        </w:rPr>
        <w:t>eeg</w:t>
      </w:r>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2" w:name="_Toc469929964"/>
      <w:r>
        <w:t xml:space="preserve">Figure </w:t>
      </w:r>
      <w:r w:rsidR="00953FB3">
        <w:fldChar w:fldCharType="begin"/>
      </w:r>
      <w:r w:rsidR="00953FB3">
        <w:instrText xml:space="preserve"> SEQ Figure \* ARABIC </w:instrText>
      </w:r>
      <w:r w:rsidR="00953FB3">
        <w:fldChar w:fldCharType="separate"/>
      </w:r>
      <w:r w:rsidR="00B816BB">
        <w:rPr>
          <w:noProof/>
        </w:rPr>
        <w:t>17</w:t>
      </w:r>
      <w:r w:rsidR="00953FB3">
        <w:rPr>
          <w:noProof/>
        </w:rPr>
        <w:fldChar w:fldCharType="end"/>
      </w:r>
      <w:r>
        <w:t xml:space="preserve">. </w:t>
      </w:r>
      <w:r w:rsidRPr="00647F54">
        <w:t>pop_validateeeg menu.</w:t>
      </w:r>
      <w:bookmarkEnd w:id="42"/>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r w:rsidRPr="00760AF7">
        <w:rPr>
          <w:i/>
          <w:szCs w:val="24"/>
        </w:rPr>
        <w:t>pop_validateeeg</w:t>
      </w:r>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186A5F">
        <w:rPr>
          <w:rFonts w:ascii="Courier New" w:hAnsi="Courier New" w:cs="Courier New"/>
          <w:color w:val="000000"/>
          <w:sz w:val="20"/>
          <w:szCs w:val="20"/>
        </w:rPr>
        <w:t>issues</w:t>
      </w:r>
      <w:r>
        <w:rPr>
          <w:rFonts w:ascii="Courier New" w:hAnsi="Courier New" w:cs="Courier New"/>
          <w:color w:val="000000"/>
          <w:sz w:val="20"/>
          <w:szCs w:val="20"/>
        </w:rPr>
        <w:t>, com]</w:t>
      </w:r>
      <w:r w:rsidR="00F51EDB">
        <w:rPr>
          <w:rFonts w:ascii="Courier New" w:hAnsi="Courier New" w:cs="Courier New"/>
          <w:color w:val="000000"/>
          <w:sz w:val="22"/>
        </w:rPr>
        <w:t xml:space="preserve"> = pop_validateeeg</w:t>
      </w:r>
      <w:r w:rsidR="00974C6B" w:rsidRPr="00A62D8F">
        <w:rPr>
          <w:rFonts w:ascii="Courier New" w:hAnsi="Courier New" w:cs="Courier New"/>
          <w:color w:val="000000"/>
          <w:sz w:val="22"/>
        </w:rPr>
        <w:t>(</w:t>
      </w:r>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r w:rsidR="001857B8" w:rsidRPr="00CF551E">
        <w:rPr>
          <w:i/>
        </w:rPr>
        <w:t>pop_</w:t>
      </w:r>
      <w:r>
        <w:rPr>
          <w:i/>
        </w:rPr>
        <w:t xml:space="preserve">validateeeg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r w:rsidR="00F56349">
        <w:rPr>
          <w:rFonts w:ascii="Courier New" w:hAnsi="Courier New" w:cs="Courier New"/>
          <w:color w:val="000000"/>
          <w:sz w:val="22"/>
        </w:rPr>
        <w:t>issues</w:t>
      </w:r>
      <w:r>
        <w:rPr>
          <w:rFonts w:ascii="Courier New" w:hAnsi="Courier New" w:cs="Courier New"/>
          <w:color w:val="000000"/>
          <w:sz w:val="22"/>
        </w:rPr>
        <w:t>, com]</w:t>
      </w:r>
      <w:r w:rsidR="004873A9" w:rsidRPr="004873A9">
        <w:rPr>
          <w:rFonts w:ascii="Courier New" w:hAnsi="Courier New" w:cs="Courier New"/>
          <w:color w:val="000000"/>
          <w:sz w:val="22"/>
        </w:rPr>
        <w:t xml:space="preserve"> = </w:t>
      </w:r>
      <w:r w:rsidR="0042300F">
        <w:rPr>
          <w:rFonts w:ascii="Courier New" w:hAnsi="Courier New" w:cs="Courier New"/>
          <w:color w:val="000000"/>
          <w:sz w:val="22"/>
        </w:rPr>
        <w:t>pop_</w:t>
      </w:r>
      <w:r w:rsidR="004873A9" w:rsidRPr="004873A9">
        <w:rPr>
          <w:rFonts w:ascii="Courier New" w:hAnsi="Courier New" w:cs="Courier New"/>
          <w:color w:val="000000"/>
          <w:sz w:val="22"/>
        </w:rPr>
        <w:t>validateeeg(</w:t>
      </w:r>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00203C9C">
        <w:rPr>
          <w:rFonts w:ascii="Courier New" w:hAnsi="Courier New" w:cs="Courier New"/>
          <w:color w:val="000000"/>
          <w:sz w:val="22"/>
        </w:rPr>
        <w:t>validateeeg</w:t>
      </w:r>
      <w:r w:rsidRPr="00A62D8F">
        <w:rPr>
          <w:rFonts w:ascii="Courier New" w:hAnsi="Courier New" w:cs="Courier New"/>
          <w:color w:val="000000"/>
          <w:sz w:val="22"/>
        </w:rPr>
        <w:t>(</w:t>
      </w:r>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UseGui,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r w:rsidR="00D07DC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r w:rsidR="00DA1717" w:rsidRPr="00760AF7">
              <w:rPr>
                <w:rFonts w:cs="Times New Roman"/>
                <w:i/>
                <w:color w:val="000000"/>
              </w:rPr>
              <w:t>EEG</w:t>
            </w:r>
            <w:r w:rsidRPr="00760AF7">
              <w:rPr>
                <w:rFonts w:cs="Times New Roman"/>
                <w:i/>
                <w:color w:val="000000"/>
              </w:rPr>
              <w:t>.event</w:t>
            </w:r>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 xml:space="preserve">.usertags </w:t>
            </w:r>
            <w:r>
              <w:rPr>
                <w:rFonts w:cs="Times New Roman"/>
                <w:color w:val="000000"/>
              </w:rPr>
              <w:t xml:space="preserve">and/or </w:t>
            </w:r>
            <w:r>
              <w:rPr>
                <w:rFonts w:cs="Times New Roman"/>
                <w:i/>
                <w:color w:val="000000"/>
              </w:rPr>
              <w:t>.hedtags</w:t>
            </w:r>
            <w:r>
              <w:rPr>
                <w:rFonts w:cs="Times New Roman"/>
                <w:color w:val="000000"/>
              </w:rPr>
              <w:t xml:space="preserve"> fields</w:t>
            </w:r>
            <w:r w:rsidR="004B2EFB">
              <w:rPr>
                <w:rFonts w:cs="Times New Roman"/>
                <w:color w:val="000000"/>
              </w:rPr>
              <w:t xml:space="preserve"> of </w:t>
            </w:r>
            <w:r w:rsidR="004B2EFB" w:rsidRPr="00760AF7">
              <w:rPr>
                <w:rFonts w:cs="Times New Roman"/>
                <w:i/>
                <w:color w:val="000000"/>
              </w:rPr>
              <w:t>EEG.event</w:t>
            </w:r>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directory</w:t>
            </w:r>
            <w:r w:rsidR="004B2EFB">
              <w:rPr>
                <w:rFonts w:cs="Times New Roman"/>
                <w:szCs w:val="24"/>
              </w:rPr>
              <w:t xml:space="preserve"> of </w:t>
            </w:r>
            <w:r w:rsidR="004B2EFB" w:rsidRPr="00760AF7">
              <w:rPr>
                <w:rFonts w:cs="Times New Roman"/>
                <w:i/>
                <w:szCs w:val="24"/>
              </w:rPr>
              <w:t>HEDTools</w:t>
            </w:r>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3" w:name="_Toc469404351"/>
      <w:r>
        <w:t xml:space="preserve">Table </w:t>
      </w:r>
      <w:r w:rsidR="00953FB3">
        <w:fldChar w:fldCharType="begin"/>
      </w:r>
      <w:r w:rsidR="00953FB3">
        <w:instrText xml:space="preserve"> SEQ Table \* ARABIC </w:instrText>
      </w:r>
      <w:r w:rsidR="00953FB3">
        <w:fldChar w:fldCharType="separate"/>
      </w:r>
      <w:r w:rsidR="00B816BB">
        <w:rPr>
          <w:noProof/>
        </w:rPr>
        <w:t>4</w:t>
      </w:r>
      <w:r w:rsidR="00953FB3">
        <w:rPr>
          <w:noProof/>
        </w:rPr>
        <w:fldChar w:fldCharType="end"/>
      </w:r>
      <w:r>
        <w:t xml:space="preserve">. </w:t>
      </w:r>
      <w:r w:rsidRPr="00C6028F">
        <w:t>A summary of arguments for pop_validateeeg.</w:t>
      </w:r>
      <w:bookmarkEnd w:id="43"/>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4" w:name="_Toc469927086"/>
      <w:r>
        <w:lastRenderedPageBreak/>
        <w:t xml:space="preserve">3.3 </w:t>
      </w:r>
      <w:r w:rsidR="00C26C6C">
        <w:t>Validating</w:t>
      </w:r>
      <w:r w:rsidR="005A1FAF">
        <w:t xml:space="preserve"> a directory of datasets</w:t>
      </w:r>
      <w:bookmarkEnd w:id="44"/>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5" w:name="_Toc469929965"/>
      <w:r>
        <w:t xml:space="preserve">Figure </w:t>
      </w:r>
      <w:r w:rsidR="00953FB3">
        <w:fldChar w:fldCharType="begin"/>
      </w:r>
      <w:r w:rsidR="00953FB3">
        <w:instrText xml:space="preserve"> SEQ Figure \* ARABIC </w:instrText>
      </w:r>
      <w:r w:rsidR="00953FB3">
        <w:fldChar w:fldCharType="separate"/>
      </w:r>
      <w:r w:rsidR="00B816BB">
        <w:rPr>
          <w:noProof/>
        </w:rPr>
        <w:t>18</w:t>
      </w:r>
      <w:r w:rsidR="00953FB3">
        <w:rPr>
          <w:noProof/>
        </w:rPr>
        <w:fldChar w:fldCharType="end"/>
      </w:r>
      <w:r>
        <w:t xml:space="preserve">. </w:t>
      </w:r>
      <w:r w:rsidRPr="00C610EF">
        <w:t>Validate a directory of datasets from the EEGLAB File Menu.</w:t>
      </w:r>
      <w:bookmarkEnd w:id="45"/>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r w:rsidRPr="00CB7201">
        <w:rPr>
          <w:i/>
          <w:szCs w:val="24"/>
        </w:rPr>
        <w:t>pop_</w:t>
      </w:r>
      <w:r>
        <w:rPr>
          <w:rFonts w:cs="Times New Roman"/>
          <w:i/>
          <w:szCs w:val="24"/>
        </w:rPr>
        <w:t>validate</w:t>
      </w:r>
      <w:r w:rsidR="005621C0">
        <w:rPr>
          <w:rFonts w:cs="Times New Roman"/>
          <w:i/>
          <w:szCs w:val="24"/>
        </w:rPr>
        <w:t>dir</w:t>
      </w:r>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6" w:name="_Toc469929966"/>
      <w:r>
        <w:t xml:space="preserve">Figure </w:t>
      </w:r>
      <w:r w:rsidR="00953FB3">
        <w:fldChar w:fldCharType="begin"/>
      </w:r>
      <w:r w:rsidR="00953FB3">
        <w:instrText xml:space="preserve"> SEQ Figure \* ARABIC </w:instrText>
      </w:r>
      <w:r w:rsidR="00953FB3">
        <w:fldChar w:fldCharType="separate"/>
      </w:r>
      <w:r w:rsidR="00B816BB">
        <w:rPr>
          <w:noProof/>
        </w:rPr>
        <w:t>19</w:t>
      </w:r>
      <w:r w:rsidR="00953FB3">
        <w:rPr>
          <w:noProof/>
        </w:rPr>
        <w:fldChar w:fldCharType="end"/>
      </w:r>
      <w:r>
        <w:t xml:space="preserve">. </w:t>
      </w:r>
      <w:r w:rsidRPr="008A1F02">
        <w:t>pop_validatedir menu.</w:t>
      </w:r>
      <w:bookmarkEnd w:id="46"/>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r w:rsidRPr="00760AF7">
        <w:rPr>
          <w:i/>
          <w:szCs w:val="24"/>
        </w:rPr>
        <w:t>pop_validatedir</w:t>
      </w:r>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pop_validate</w:t>
      </w:r>
      <w:r>
        <w:rPr>
          <w:rFonts w:ascii="Courier New" w:hAnsi="Courier New" w:cs="Courier New"/>
          <w:color w:val="000000"/>
          <w:sz w:val="22"/>
        </w:rPr>
        <w:t>dir</w:t>
      </w:r>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r w:rsidRPr="00CF551E">
        <w:rPr>
          <w:i/>
        </w:rPr>
        <w:t>pop_</w:t>
      </w:r>
      <w:r w:rsidR="007D2670">
        <w:rPr>
          <w:i/>
        </w:rPr>
        <w:t>validatedir</w:t>
      </w:r>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 xml:space="preserve">fPaths </w:t>
      </w:r>
      <w:r w:rsidR="008C28A4" w:rsidRPr="005C64EA">
        <w:rPr>
          <w:rFonts w:ascii="Courier New" w:hAnsi="Courier New" w:cs="Courier New"/>
          <w:color w:val="000000"/>
          <w:sz w:val="22"/>
        </w:rPr>
        <w:t xml:space="preserve">= </w:t>
      </w:r>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814">
              <w:rPr>
                <w:rFonts w:ascii="Courier New" w:hAnsi="Courier New" w:cs="Courier New"/>
                <w:color w:val="000000"/>
                <w:sz w:val="20"/>
                <w:szCs w:val="20"/>
              </w:rPr>
              <w:t>DoSubDirs</w:t>
            </w:r>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r w:rsidRPr="00760AF7">
              <w:rPr>
                <w:rFonts w:cs="Times New Roman"/>
                <w:i/>
                <w:color w:val="000000"/>
              </w:rPr>
              <w:t>inDir</w:t>
            </w:r>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r w:rsidRPr="00760AF7">
              <w:rPr>
                <w:rFonts w:cs="Times New Roman"/>
                <w:i/>
                <w:color w:val="000000"/>
              </w:rPr>
              <w:t>inDir</w:t>
            </w:r>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w:t>
            </w:r>
            <w:r w:rsidR="00B6351A">
              <w:rPr>
                <w:rFonts w:cs="Times New Roman"/>
                <w:szCs w:val="24"/>
              </w:rPr>
              <w:t xml:space="preserve">subdirectory of the </w:t>
            </w:r>
            <w:r w:rsidR="00B6351A" w:rsidRPr="00760AF7">
              <w:rPr>
                <w:rFonts w:cs="Times New Roman"/>
                <w:i/>
                <w:szCs w:val="24"/>
              </w:rPr>
              <w:t>HEDTools</w:t>
            </w:r>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85759">
              <w:rPr>
                <w:rFonts w:ascii="Courier New" w:hAnsi="Courier New" w:cs="Courier New"/>
                <w:color w:val="000000"/>
                <w:sz w:val="20"/>
                <w:szCs w:val="20"/>
              </w:rPr>
              <w:t>InDir</w:t>
            </w:r>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7" w:name="_Toc469404352"/>
      <w:r>
        <w:t xml:space="preserve">Table </w:t>
      </w:r>
      <w:r w:rsidR="00953FB3">
        <w:fldChar w:fldCharType="begin"/>
      </w:r>
      <w:r w:rsidR="00953FB3">
        <w:instrText xml:space="preserve"> SEQ Table \* ARABIC </w:instrText>
      </w:r>
      <w:r w:rsidR="00953FB3">
        <w:fldChar w:fldCharType="separate"/>
      </w:r>
      <w:r w:rsidR="00B816BB">
        <w:rPr>
          <w:noProof/>
        </w:rPr>
        <w:t>5</w:t>
      </w:r>
      <w:r w:rsidR="00953FB3">
        <w:rPr>
          <w:noProof/>
        </w:rPr>
        <w:fldChar w:fldCharType="end"/>
      </w:r>
      <w:r>
        <w:t xml:space="preserve">. </w:t>
      </w:r>
      <w:r w:rsidRPr="00C45351">
        <w:t>A summary of arguments for pop_validatedir.</w:t>
      </w:r>
      <w:bookmarkEnd w:id="47"/>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8" w:name="_Toc469927087"/>
      <w:r>
        <w:t xml:space="preserve">3.4 </w:t>
      </w:r>
      <w:r w:rsidR="00A6510F">
        <w:t>Validating</w:t>
      </w:r>
      <w:r w:rsidR="004C0540">
        <w:t xml:space="preserve"> an EEGLAB study</w:t>
      </w:r>
      <w:bookmarkEnd w:id="48"/>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9" w:name="_Toc469929967"/>
      <w:r>
        <w:t xml:space="preserve">Figure </w:t>
      </w:r>
      <w:r w:rsidR="00953FB3">
        <w:fldChar w:fldCharType="begin"/>
      </w:r>
      <w:r w:rsidR="00953FB3">
        <w:instrText xml:space="preserve"> SEQ Figure \* ARABIC </w:instrText>
      </w:r>
      <w:r w:rsidR="00953FB3">
        <w:fldChar w:fldCharType="separate"/>
      </w:r>
      <w:r w:rsidR="00B816BB">
        <w:rPr>
          <w:noProof/>
        </w:rPr>
        <w:t>20</w:t>
      </w:r>
      <w:r w:rsidR="00953FB3">
        <w:rPr>
          <w:noProof/>
        </w:rPr>
        <w:fldChar w:fldCharType="end"/>
      </w:r>
      <w:r>
        <w:t xml:space="preserve">. </w:t>
      </w:r>
      <w:r w:rsidRPr="004B14BE">
        <w:t xml:space="preserve">Validate </w:t>
      </w:r>
      <w:r w:rsidR="00F43C6B">
        <w:t>an EEGLAB study</w:t>
      </w:r>
      <w:r w:rsidRPr="004B14BE">
        <w:t xml:space="preserve"> from the EEGLAB File Menu.</w:t>
      </w:r>
      <w:bookmarkEnd w:id="49"/>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r>
        <w:rPr>
          <w:i/>
        </w:rPr>
        <w:t>pop_valideatestudy</w:t>
      </w:r>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50" w:name="_Toc469929968"/>
      <w:r>
        <w:t xml:space="preserve">Figure </w:t>
      </w:r>
      <w:r w:rsidR="00953FB3">
        <w:fldChar w:fldCharType="begin"/>
      </w:r>
      <w:r w:rsidR="00953FB3">
        <w:instrText xml:space="preserve"> SEQ Figure \* ARABIC </w:instrText>
      </w:r>
      <w:r w:rsidR="00953FB3">
        <w:fldChar w:fldCharType="separate"/>
      </w:r>
      <w:r w:rsidR="00B816BB">
        <w:rPr>
          <w:noProof/>
        </w:rPr>
        <w:t>21</w:t>
      </w:r>
      <w:r w:rsidR="00953FB3">
        <w:rPr>
          <w:noProof/>
        </w:rPr>
        <w:fldChar w:fldCharType="end"/>
      </w:r>
      <w:r>
        <w:t xml:space="preserve">. </w:t>
      </w:r>
      <w:r w:rsidRPr="00590A49">
        <w:t>pop_validatestudy menu.</w:t>
      </w:r>
      <w:bookmarkEnd w:id="50"/>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r w:rsidRPr="00760AF7">
        <w:rPr>
          <w:i/>
          <w:szCs w:val="24"/>
        </w:rPr>
        <w:t>pop_validatestudy</w:t>
      </w:r>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w:t>
      </w:r>
      <w:r w:rsidR="00670749">
        <w:rPr>
          <w:rFonts w:ascii="Courier New" w:hAnsi="Courier New" w:cs="Courier New"/>
          <w:color w:val="000000"/>
          <w:sz w:val="22"/>
        </w:rPr>
        <w:t>study</w:t>
      </w:r>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1" w:name="_Toc469404353"/>
      <w:r>
        <w:t xml:space="preserve">Table </w:t>
      </w:r>
      <w:r w:rsidR="00953FB3">
        <w:fldChar w:fldCharType="begin"/>
      </w:r>
      <w:r w:rsidR="00953FB3">
        <w:instrText xml:space="preserve"> SEQ Table \* ARABIC </w:instrText>
      </w:r>
      <w:r w:rsidR="00953FB3">
        <w:fldChar w:fldCharType="separate"/>
      </w:r>
      <w:r w:rsidR="00B816BB">
        <w:rPr>
          <w:noProof/>
        </w:rPr>
        <w:t>6</w:t>
      </w:r>
      <w:r w:rsidR="00953FB3">
        <w:rPr>
          <w:noProof/>
        </w:rPr>
        <w:fldChar w:fldCharType="end"/>
      </w:r>
      <w:r>
        <w:t xml:space="preserve">. </w:t>
      </w:r>
      <w:r w:rsidRPr="00045F5F">
        <w:t>A summary of arguments for pop_validatestudy.</w:t>
      </w:r>
      <w:bookmarkEnd w:id="51"/>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r>
              <w:rPr>
                <w:rFonts w:cs="Times New Roman"/>
                <w:szCs w:val="24"/>
              </w:rPr>
              <w:t xml:space="preserve">, </w:t>
            </w:r>
            <w:r w:rsidR="00B42C23" w:rsidRPr="00C11F9C">
              <w:rPr>
                <w:rFonts w:cs="Times New Roman"/>
                <w:szCs w:val="24"/>
              </w:rPr>
              <w:t xml:space="preserve"> only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 xml:space="preserve">hed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r w:rsidR="001F1FF7" w:rsidRPr="00760AF7">
              <w:rPr>
                <w:rFonts w:cs="Times New Roman"/>
                <w:i/>
                <w:szCs w:val="24"/>
              </w:rPr>
              <w:t>HEDTools</w:t>
            </w:r>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StudyFile</w:t>
            </w:r>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r w:rsidR="00EB41F9" w:rsidRPr="00760AF7">
              <w:rPr>
                <w:rFonts w:ascii="Courier New" w:hAnsi="Courier New" w:cs="Courier New"/>
                <w:szCs w:val="24"/>
              </w:rPr>
              <w:t>UseGui</w:t>
            </w:r>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2" w:name="_Toc469927088"/>
      <w:r>
        <w:lastRenderedPageBreak/>
        <w:t>4</w:t>
      </w:r>
      <w:r w:rsidR="00A56F9A">
        <w:t xml:space="preserve">. Extracting data epochs </w:t>
      </w:r>
      <w:r w:rsidR="00DF793E">
        <w:t>by</w:t>
      </w:r>
      <w:r w:rsidR="00A56F9A">
        <w:t xml:space="preserve"> HED tags</w:t>
      </w:r>
      <w:bookmarkEnd w:id="52"/>
    </w:p>
    <w:p w14:paraId="19793197" w14:textId="51C14126" w:rsidR="00E14E2C" w:rsidRPr="00E14E2C" w:rsidRDefault="00E14E2C" w:rsidP="00E14E2C"/>
    <w:p w14:paraId="3D4A9D38" w14:textId="7A9AAE6B" w:rsidR="00FD19CD" w:rsidRDefault="00A56F9A" w:rsidP="00A56F9A">
      <w:pPr>
        <w:jc w:val="both"/>
      </w:pPr>
      <w:r>
        <w:t xml:space="preserve">The EEGLAB </w:t>
      </w:r>
      <w:r w:rsidRPr="000148E8">
        <w:rPr>
          <w:i/>
        </w:rPr>
        <w:t>pop_epoch</w:t>
      </w:r>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r w:rsidR="00EB41F9" w:rsidRPr="00760AF7">
        <w:rPr>
          <w:i/>
        </w:rPr>
        <w:t>EEG.event.type</w:t>
      </w:r>
      <w:r w:rsidR="00EB41F9">
        <w:t xml:space="preserve"> field of the EEG structure. </w:t>
      </w:r>
      <w:r w:rsidR="0018215D">
        <w:rPr>
          <w:i/>
        </w:rPr>
        <w:t xml:space="preserve">HEDTools </w:t>
      </w:r>
      <w:r w:rsidR="00EB41F9">
        <w:t xml:space="preserve">provide </w:t>
      </w:r>
      <w:r w:rsidR="00FD19CD">
        <w:t>a simple way for extracting data epochs from annotated datasets</w:t>
      </w:r>
      <w:r w:rsidR="00EB41F9">
        <w:t xml:space="preserve"> using a much richer set of conditions. To use HED epoching, you must have annotated the EEG dataset with</w:t>
      </w:r>
      <w:r w:rsidR="00FD19CD">
        <w:t xml:space="preserve"> HED ta</w:t>
      </w:r>
      <w:r w:rsidR="00341DF1">
        <w:t xml:space="preserve">gs </w:t>
      </w:r>
      <w:r w:rsidR="00EB41F9">
        <w:t>stored in the</w:t>
      </w:r>
      <w:r w:rsidR="00FD19CD">
        <w:t xml:space="preserve"> </w:t>
      </w:r>
      <w:r w:rsidR="00C15D84">
        <w:rPr>
          <w:i/>
        </w:rPr>
        <w:t xml:space="preserve">.usertags </w:t>
      </w:r>
      <w:r w:rsidR="00C15D84">
        <w:t xml:space="preserve">and </w:t>
      </w:r>
      <w:r w:rsidR="00C15D84">
        <w:rPr>
          <w:i/>
        </w:rPr>
        <w:t xml:space="preserve">.hedtags </w:t>
      </w:r>
      <w:r w:rsidR="00FD19CD">
        <w:t>field</w:t>
      </w:r>
      <w:r w:rsidR="00C15D84">
        <w:t>s</w:t>
      </w:r>
      <w:r w:rsidR="00FD19CD">
        <w:t xml:space="preserve"> under the </w:t>
      </w:r>
      <w:r w:rsidR="00EB41F9" w:rsidRPr="00760AF7">
        <w:rPr>
          <w:i/>
        </w:rPr>
        <w:t>EEG</w:t>
      </w:r>
      <w:r w:rsidR="00FD19CD">
        <w:rPr>
          <w:i/>
        </w:rPr>
        <w:t xml:space="preserve">.event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3" w:name="_Toc469929969"/>
      <w:r>
        <w:t xml:space="preserve">Figure </w:t>
      </w:r>
      <w:r w:rsidR="00953FB3">
        <w:fldChar w:fldCharType="begin"/>
      </w:r>
      <w:r w:rsidR="00953FB3">
        <w:instrText xml:space="preserve"> SEQ Figure \* ARABIC </w:instrText>
      </w:r>
      <w:r w:rsidR="00953FB3">
        <w:fldChar w:fldCharType="separate"/>
      </w:r>
      <w:r w:rsidR="00B816BB">
        <w:rPr>
          <w:noProof/>
        </w:rPr>
        <w:t>22</w:t>
      </w:r>
      <w:r w:rsidR="00953FB3">
        <w:rPr>
          <w:noProof/>
        </w:rPr>
        <w:fldChar w:fldCharType="end"/>
      </w:r>
      <w:r>
        <w:t xml:space="preserve">. </w:t>
      </w:r>
      <w:r w:rsidRPr="00EF70DD">
        <w:t>Extracting data epochs by tags from the EEGLAB Edit Menu.</w:t>
      </w:r>
      <w:bookmarkEnd w:id="53"/>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r w:rsidRPr="00CB7201">
        <w:rPr>
          <w:i/>
          <w:szCs w:val="24"/>
        </w:rPr>
        <w:t>pop_</w:t>
      </w:r>
      <w:r w:rsidR="003F60AB">
        <w:rPr>
          <w:i/>
          <w:szCs w:val="24"/>
        </w:rPr>
        <w:t>epochhed</w:t>
      </w:r>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158950BD">
            <wp:extent cx="5799190" cy="178436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784365"/>
                    </a:xfrm>
                    <a:prstGeom prst="rect">
                      <a:avLst/>
                    </a:prstGeom>
                  </pic:spPr>
                </pic:pic>
              </a:graphicData>
            </a:graphic>
          </wp:inline>
        </w:drawing>
      </w:r>
    </w:p>
    <w:p w14:paraId="3E08A210" w14:textId="04AF9DAE" w:rsidR="00A56F9A" w:rsidRDefault="00952605" w:rsidP="00952605">
      <w:pPr>
        <w:pStyle w:val="Heading4"/>
        <w:jc w:val="center"/>
      </w:pPr>
      <w:bookmarkStart w:id="54" w:name="_Toc469929970"/>
      <w:r>
        <w:t xml:space="preserve">Figure </w:t>
      </w:r>
      <w:r w:rsidR="00953FB3">
        <w:fldChar w:fldCharType="begin"/>
      </w:r>
      <w:r w:rsidR="00953FB3">
        <w:instrText xml:space="preserve"> SEQ Figure \* ARABIC </w:instrText>
      </w:r>
      <w:r w:rsidR="00953FB3">
        <w:fldChar w:fldCharType="separate"/>
      </w:r>
      <w:r w:rsidR="00B816BB">
        <w:rPr>
          <w:noProof/>
        </w:rPr>
        <w:t>23</w:t>
      </w:r>
      <w:r w:rsidR="00953FB3">
        <w:rPr>
          <w:noProof/>
        </w:rPr>
        <w:fldChar w:fldCharType="end"/>
      </w:r>
      <w:r>
        <w:t xml:space="preserve">. </w:t>
      </w:r>
      <w:r w:rsidRPr="000312EB">
        <w:t>pop_epochhed menu.</w:t>
      </w:r>
      <w:bookmarkEnd w:id="54"/>
    </w:p>
    <w:p w14:paraId="13DC1299" w14:textId="77777777" w:rsidR="00952605" w:rsidRPr="00952605" w:rsidRDefault="00952605" w:rsidP="00952605"/>
    <w:p w14:paraId="1CEC660D" w14:textId="77777777" w:rsidR="00E2425D" w:rsidRDefault="00A56F9A" w:rsidP="00760AF7">
      <w:pPr>
        <w:jc w:val="both"/>
        <w:rPr>
          <w:szCs w:val="24"/>
        </w:rPr>
      </w:pPr>
      <w:r>
        <w:rPr>
          <w:szCs w:val="24"/>
        </w:rPr>
        <w:t xml:space="preserve">The </w:t>
      </w:r>
      <w:r w:rsidR="00E85D3C">
        <w:rPr>
          <w:i/>
          <w:szCs w:val="24"/>
        </w:rPr>
        <w:t>pop_</w:t>
      </w:r>
      <w:r w:rsidRPr="00DE6BE7">
        <w:rPr>
          <w:i/>
          <w:szCs w:val="24"/>
        </w:rPr>
        <w:t>epoch</w:t>
      </w:r>
      <w:r w:rsidR="009D6CDF">
        <w:rPr>
          <w:i/>
          <w:szCs w:val="24"/>
        </w:rPr>
        <w:t>hed</w:t>
      </w:r>
      <w:r w:rsidR="008A6C5F">
        <w:rPr>
          <w:szCs w:val="24"/>
        </w:rPr>
        <w:t xml:space="preserve"> menu </w:t>
      </w:r>
      <w:r w:rsidR="0018202F">
        <w:rPr>
          <w:szCs w:val="24"/>
        </w:rPr>
        <w:t>is almost</w:t>
      </w:r>
      <w:r>
        <w:rPr>
          <w:szCs w:val="24"/>
        </w:rPr>
        <w:t xml:space="preserve"> identical to the EEGLAB </w:t>
      </w:r>
      <w:r w:rsidRPr="002743DB">
        <w:rPr>
          <w:i/>
          <w:szCs w:val="24"/>
        </w:rPr>
        <w:t>pop_epoch</w:t>
      </w:r>
      <w:r>
        <w:rPr>
          <w:szCs w:val="24"/>
        </w:rPr>
        <w:t xml:space="preserve"> menu with the exception</w:t>
      </w:r>
      <w:r w:rsidR="00FD3D99">
        <w:rPr>
          <w:szCs w:val="24"/>
        </w:rPr>
        <w:t>s</w:t>
      </w:r>
      <w:r>
        <w:rPr>
          <w:szCs w:val="24"/>
        </w:rPr>
        <w:t xml:space="preserve"> of the first input field (</w:t>
      </w:r>
      <w:r>
        <w:rPr>
          <w:i/>
          <w:szCs w:val="24"/>
        </w:rPr>
        <w:t>Time-locking HED tag(s)</w:t>
      </w:r>
      <w:r>
        <w:rPr>
          <w:szCs w:val="24"/>
        </w:rPr>
        <w:t>)</w:t>
      </w:r>
      <w:r w:rsidR="00C15190">
        <w:rPr>
          <w:szCs w:val="24"/>
        </w:rPr>
        <w:t xml:space="preserve"> and the second input field (</w:t>
      </w:r>
      <w:r w:rsidR="00C15190" w:rsidRPr="00120C78">
        <w:rPr>
          <w:i/>
          <w:szCs w:val="24"/>
        </w:rPr>
        <w:t>Exclusive HED tag(s)</w:t>
      </w:r>
      <w:r w:rsidR="00C15190">
        <w:rPr>
          <w:szCs w:val="24"/>
        </w:rPr>
        <w:t>)</w:t>
      </w:r>
      <w:r>
        <w:rPr>
          <w:szCs w:val="24"/>
        </w:rPr>
        <w:t xml:space="preserve">. Instead of passing in or selecting from a group of unique event types the user passes in a comma separated list of HED </w:t>
      </w:r>
      <w:r w:rsidR="00750439">
        <w:rPr>
          <w:szCs w:val="24"/>
        </w:rPr>
        <w:t xml:space="preserve">tags. </w:t>
      </w:r>
      <w:r w:rsidR="00972AA5">
        <w:rPr>
          <w:szCs w:val="24"/>
        </w:rPr>
        <w:t>For each event a</w:t>
      </w:r>
      <w:r w:rsidR="00750439">
        <w:rPr>
          <w:szCs w:val="24"/>
        </w:rPr>
        <w:t xml:space="preserve">ll </w:t>
      </w:r>
      <w:r w:rsidR="00D82FC0">
        <w:rPr>
          <w:szCs w:val="24"/>
        </w:rPr>
        <w:t xml:space="preserve">HED </w:t>
      </w:r>
      <w:r w:rsidR="00750439">
        <w:rPr>
          <w:szCs w:val="24"/>
        </w:rPr>
        <w:t>tag</w:t>
      </w:r>
      <w:r w:rsidR="00781CC8">
        <w:rPr>
          <w:szCs w:val="24"/>
        </w:rPr>
        <w:t xml:space="preserve">s in this list must be </w:t>
      </w:r>
      <w:r w:rsidR="00972AA5">
        <w:rPr>
          <w:szCs w:val="24"/>
        </w:rPr>
        <w:t xml:space="preserve">found </w:t>
      </w:r>
      <w:r w:rsidR="00851BBC">
        <w:rPr>
          <w:szCs w:val="24"/>
        </w:rPr>
        <w:t>f</w:t>
      </w:r>
      <w:r w:rsidR="00AF2417">
        <w:rPr>
          <w:szCs w:val="24"/>
        </w:rPr>
        <w:t>or a</w:t>
      </w:r>
      <w:r w:rsidR="00DB7D16">
        <w:rPr>
          <w:szCs w:val="24"/>
        </w:rPr>
        <w:t xml:space="preserve"> data epoch to be generated</w:t>
      </w:r>
      <w:r w:rsidR="00750439">
        <w:rPr>
          <w:szCs w:val="24"/>
        </w:rPr>
        <w:t xml:space="preserve">. </w:t>
      </w:r>
    </w:p>
    <w:p w14:paraId="2F5EF49F" w14:textId="77777777" w:rsidR="00E2425D" w:rsidRDefault="00E2425D" w:rsidP="00760AF7">
      <w:pPr>
        <w:jc w:val="both"/>
        <w:rPr>
          <w:szCs w:val="24"/>
        </w:rPr>
      </w:pPr>
    </w:p>
    <w:p w14:paraId="40B0F44C" w14:textId="415F28B8" w:rsidR="00E2425D" w:rsidRDefault="00E2425D" w:rsidP="00E2425D">
      <w:pPr>
        <w:jc w:val="both"/>
        <w:rPr>
          <w:szCs w:val="24"/>
        </w:rPr>
      </w:pPr>
      <w:r>
        <w:rPr>
          <w:szCs w:val="24"/>
        </w:rPr>
        <w:t>Clicking the adjacent button (with the label …) will open a new menu used for inputting HED tags as shown below in Figure 24.</w:t>
      </w:r>
    </w:p>
    <w:p w14:paraId="5F98F035" w14:textId="7AA9EB3D" w:rsidR="00E2425D" w:rsidRDefault="00A44A26" w:rsidP="00E2425D">
      <w:pPr>
        <w:jc w:val="both"/>
      </w:pPr>
      <w:r>
        <w:rPr>
          <w:noProof/>
        </w:rPr>
        <w:drawing>
          <wp:anchor distT="0" distB="0" distL="114300" distR="114300" simplePos="0" relativeHeight="251662336" behindDoc="0" locked="0" layoutInCell="1" allowOverlap="1" wp14:anchorId="787F5E46" wp14:editId="6457F39C">
            <wp:simplePos x="0" y="0"/>
            <wp:positionH relativeFrom="margin">
              <wp:align>center</wp:align>
            </wp:positionH>
            <wp:positionV relativeFrom="paragraph">
              <wp:posOffset>375285</wp:posOffset>
            </wp:positionV>
            <wp:extent cx="406590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065905" cy="3270250"/>
                    </a:xfrm>
                    <a:prstGeom prst="rect">
                      <a:avLst/>
                    </a:prstGeom>
                  </pic:spPr>
                </pic:pic>
              </a:graphicData>
            </a:graphic>
            <wp14:sizeRelH relativeFrom="margin">
              <wp14:pctWidth>0</wp14:pctWidth>
            </wp14:sizeRelH>
            <wp14:sizeRelV relativeFrom="margin">
              <wp14:pctHeight>0</wp14:pctHeight>
            </wp14:sizeRelV>
          </wp:anchor>
        </w:drawing>
      </w:r>
    </w:p>
    <w:p w14:paraId="094410FA" w14:textId="0CD0657E" w:rsidR="00E2425D" w:rsidRDefault="00E2425D" w:rsidP="00E2425D">
      <w:pPr>
        <w:pStyle w:val="Heading4"/>
        <w:jc w:val="center"/>
      </w:pPr>
      <w:bookmarkStart w:id="55" w:name="_Toc469929971"/>
      <w:r>
        <w:t xml:space="preserve">Figure </w:t>
      </w:r>
      <w:r w:rsidR="00953FB3">
        <w:fldChar w:fldCharType="begin"/>
      </w:r>
      <w:r w:rsidR="00953FB3">
        <w:instrText xml:space="preserve"> SEQ Figure \* ARABIC </w:instrText>
      </w:r>
      <w:r w:rsidR="00953FB3">
        <w:fldChar w:fldCharType="separate"/>
      </w:r>
      <w:r w:rsidR="00B816BB">
        <w:rPr>
          <w:noProof/>
        </w:rPr>
        <w:t>24</w:t>
      </w:r>
      <w:r w:rsidR="00953FB3">
        <w:rPr>
          <w:noProof/>
        </w:rPr>
        <w:fldChar w:fldCharType="end"/>
      </w:r>
      <w:r>
        <w:t xml:space="preserve">. </w:t>
      </w:r>
      <w:r w:rsidRPr="00504CF5">
        <w:t>pop_epochhed search bar.</w:t>
      </w:r>
      <w:bookmarkEnd w:id="55"/>
    </w:p>
    <w:p w14:paraId="134BF3A1" w14:textId="77777777" w:rsidR="00E2425D" w:rsidRDefault="00E2425D" w:rsidP="00E2425D">
      <w:pPr>
        <w:jc w:val="both"/>
      </w:pPr>
    </w:p>
    <w:p w14:paraId="63CE32CA" w14:textId="77777777" w:rsidR="00E2425D" w:rsidRDefault="00E2425D" w:rsidP="00E2425D">
      <w:pPr>
        <w:jc w:val="both"/>
      </w:pPr>
      <w:r>
        <w:t>When you type something in the search bar, the dialog displays a list below containing possible matches. Pressing the "up" and "down" arrows on the keyboard while the cursor is in the search bar moves to the next or previous tag in the list. Pressing "Enter" selects the current tag in the list and adds the tag to the search bar. When done, click the "Ok" button to return to the main epoching menu.</w:t>
      </w:r>
    </w:p>
    <w:p w14:paraId="68DB50A0" w14:textId="77777777" w:rsidR="00E2425D" w:rsidRDefault="00E2425D" w:rsidP="00760AF7">
      <w:pPr>
        <w:jc w:val="both"/>
        <w:rPr>
          <w:szCs w:val="24"/>
        </w:rPr>
      </w:pPr>
    </w:p>
    <w:p w14:paraId="77222A16" w14:textId="77777777" w:rsidR="00E2425D" w:rsidRDefault="00E2425D" w:rsidP="00760AF7">
      <w:pPr>
        <w:jc w:val="both"/>
        <w:rPr>
          <w:szCs w:val="24"/>
        </w:rPr>
      </w:pPr>
    </w:p>
    <w:p w14:paraId="661BC4CD" w14:textId="77777777" w:rsidR="007C668A" w:rsidRDefault="007C668A" w:rsidP="00760AF7">
      <w:pPr>
        <w:jc w:val="both"/>
        <w:rPr>
          <w:i/>
          <w:szCs w:val="24"/>
        </w:rPr>
      </w:pPr>
    </w:p>
    <w:p w14:paraId="5385357B" w14:textId="75A6B73C" w:rsidR="003675D6" w:rsidRDefault="00F21CEE" w:rsidP="00760AF7">
      <w:pPr>
        <w:jc w:val="both"/>
        <w:rPr>
          <w:szCs w:val="24"/>
        </w:rPr>
      </w:pPr>
      <w:r>
        <w:rPr>
          <w:i/>
          <w:szCs w:val="24"/>
        </w:rPr>
        <w:t xml:space="preserve">Exclusive </w:t>
      </w:r>
      <w:r>
        <w:rPr>
          <w:szCs w:val="24"/>
        </w:rPr>
        <w:t xml:space="preserve">tags negate matches </w:t>
      </w:r>
      <w:r w:rsidR="002D414A">
        <w:rPr>
          <w:szCs w:val="24"/>
        </w:rPr>
        <w:t>to other tags that are grouped with</w:t>
      </w:r>
      <w:r w:rsidR="00050E0C">
        <w:rPr>
          <w:szCs w:val="24"/>
        </w:rPr>
        <w:t xml:space="preserve"> them</w:t>
      </w:r>
      <w:r>
        <w:rPr>
          <w:szCs w:val="24"/>
        </w:rPr>
        <w:t>.</w:t>
      </w:r>
      <w:r w:rsidR="00A660F8">
        <w:rPr>
          <w:szCs w:val="24"/>
        </w:rPr>
        <w:t xml:space="preserve"> In order </w:t>
      </w:r>
      <w:r w:rsidR="00AB38EB">
        <w:rPr>
          <w:szCs w:val="24"/>
        </w:rPr>
        <w:t>for a match to be returned</w:t>
      </w:r>
      <w:r w:rsidR="006575D7">
        <w:rPr>
          <w:szCs w:val="24"/>
        </w:rPr>
        <w:t xml:space="preserve"> the </w:t>
      </w:r>
      <w:r w:rsidR="006575D7">
        <w:rPr>
          <w:i/>
          <w:szCs w:val="24"/>
        </w:rPr>
        <w:t xml:space="preserve">exclusive </w:t>
      </w:r>
      <w:r w:rsidR="006575D7">
        <w:rPr>
          <w:szCs w:val="24"/>
        </w:rPr>
        <w:t xml:space="preserve">tag must be specified in the search sting </w:t>
      </w:r>
      <w:r w:rsidR="008F17D5">
        <w:rPr>
          <w:szCs w:val="24"/>
        </w:rPr>
        <w:t>also</w:t>
      </w:r>
      <w:r w:rsidR="00FE7CF0">
        <w:rPr>
          <w:szCs w:val="24"/>
        </w:rPr>
        <w:t xml:space="preserve">. </w:t>
      </w:r>
    </w:p>
    <w:p w14:paraId="113EC758" w14:textId="77777777" w:rsidR="003675D6" w:rsidRDefault="003675D6" w:rsidP="00760AF7">
      <w:pPr>
        <w:jc w:val="both"/>
        <w:rPr>
          <w:szCs w:val="24"/>
        </w:rPr>
      </w:pPr>
    </w:p>
    <w:p w14:paraId="636B7126" w14:textId="12D4EAC2" w:rsidR="00954D40" w:rsidRDefault="008E1B3B" w:rsidP="00760AF7">
      <w:pPr>
        <w:jc w:val="both"/>
        <w:rPr>
          <w:szCs w:val="24"/>
        </w:rPr>
      </w:pPr>
      <w:r>
        <w:rPr>
          <w:szCs w:val="24"/>
        </w:rPr>
        <w:t>A</w:t>
      </w:r>
      <w:r w:rsidR="00024A68">
        <w:rPr>
          <w:szCs w:val="24"/>
        </w:rPr>
        <w:t xml:space="preserve">nother thing to keep in mind is that </w:t>
      </w:r>
      <w:r w:rsidR="0033612F">
        <w:rPr>
          <w:szCs w:val="24"/>
        </w:rPr>
        <w:t xml:space="preserve">the matching works differently </w:t>
      </w:r>
      <w:r>
        <w:rPr>
          <w:szCs w:val="24"/>
        </w:rPr>
        <w:t>w</w:t>
      </w:r>
      <w:r w:rsidR="00972AA5">
        <w:rPr>
          <w:szCs w:val="24"/>
        </w:rPr>
        <w:t xml:space="preserve">hen specifying </w:t>
      </w:r>
      <w:r w:rsidR="00583380">
        <w:rPr>
          <w:szCs w:val="24"/>
        </w:rPr>
        <w:t xml:space="preserve">non-exclusive </w:t>
      </w:r>
      <w:r w:rsidR="0033612F">
        <w:rPr>
          <w:szCs w:val="24"/>
        </w:rPr>
        <w:t>tags that are attributes</w:t>
      </w:r>
      <w:r w:rsidR="00972AA5">
        <w:rPr>
          <w:szCs w:val="24"/>
        </w:rPr>
        <w:t xml:space="preserve">. If an </w:t>
      </w:r>
      <w:r w:rsidR="00515403">
        <w:rPr>
          <w:szCs w:val="24"/>
        </w:rPr>
        <w:t>attribute tag is specified</w:t>
      </w:r>
      <w:r w:rsidR="005A35B6">
        <w:rPr>
          <w:szCs w:val="24"/>
        </w:rPr>
        <w:t xml:space="preserve"> in the search</w:t>
      </w:r>
      <w:r w:rsidR="00515403">
        <w:rPr>
          <w:szCs w:val="24"/>
        </w:rPr>
        <w:t xml:space="preserve"> by itself</w:t>
      </w:r>
      <w:r w:rsidR="004620B1">
        <w:rPr>
          <w:szCs w:val="24"/>
        </w:rPr>
        <w:t xml:space="preserve"> then</w:t>
      </w:r>
      <w:r w:rsidR="00972AA5">
        <w:rPr>
          <w:szCs w:val="24"/>
        </w:rPr>
        <w:t xml:space="preserve"> it needs to be </w:t>
      </w:r>
      <w:r w:rsidR="0081140A">
        <w:rPr>
          <w:szCs w:val="24"/>
        </w:rPr>
        <w:t>present</w:t>
      </w:r>
      <w:r w:rsidR="00972AA5">
        <w:rPr>
          <w:szCs w:val="24"/>
        </w:rPr>
        <w:t xml:space="preserve"> </w:t>
      </w:r>
      <w:r w:rsidR="003B1F78">
        <w:rPr>
          <w:szCs w:val="24"/>
        </w:rPr>
        <w:t>at</w:t>
      </w:r>
      <w:r w:rsidR="00972AA5">
        <w:rPr>
          <w:szCs w:val="24"/>
        </w:rPr>
        <w:t xml:space="preserve"> the top-level of </w:t>
      </w:r>
      <w:r w:rsidR="00E778A6">
        <w:rPr>
          <w:szCs w:val="24"/>
        </w:rPr>
        <w:t xml:space="preserve">the </w:t>
      </w:r>
      <w:r w:rsidR="00972AA5">
        <w:rPr>
          <w:szCs w:val="24"/>
        </w:rPr>
        <w:t>event tags</w:t>
      </w:r>
      <w:r w:rsidR="006B2432">
        <w:rPr>
          <w:szCs w:val="24"/>
        </w:rPr>
        <w:t xml:space="preserve">, </w:t>
      </w:r>
      <w:r w:rsidR="00BD5BF4">
        <w:rPr>
          <w:szCs w:val="24"/>
        </w:rPr>
        <w:t>th</w:t>
      </w:r>
      <w:r w:rsidR="006B2432">
        <w:rPr>
          <w:szCs w:val="24"/>
        </w:rPr>
        <w:t>e top-level and all tag groups,</w:t>
      </w:r>
      <w:r w:rsidR="00972AA5">
        <w:rPr>
          <w:szCs w:val="24"/>
        </w:rPr>
        <w:t xml:space="preserve"> or </w:t>
      </w:r>
      <w:r w:rsidR="00107BC8">
        <w:rPr>
          <w:szCs w:val="24"/>
        </w:rPr>
        <w:t xml:space="preserve">in all tag groups </w:t>
      </w:r>
      <w:r w:rsidR="007B22DB">
        <w:rPr>
          <w:szCs w:val="24"/>
        </w:rPr>
        <w:t xml:space="preserve">if </w:t>
      </w:r>
      <w:r w:rsidR="005E4515">
        <w:rPr>
          <w:szCs w:val="24"/>
        </w:rPr>
        <w:t xml:space="preserve">there are </w:t>
      </w:r>
      <w:r w:rsidR="007B22DB">
        <w:rPr>
          <w:szCs w:val="24"/>
        </w:rPr>
        <w:t>no top-level</w:t>
      </w:r>
      <w:r w:rsidR="005E4515">
        <w:rPr>
          <w:szCs w:val="24"/>
        </w:rPr>
        <w:t xml:space="preserve"> tags</w:t>
      </w:r>
      <w:r w:rsidR="007B22DB">
        <w:rPr>
          <w:szCs w:val="24"/>
        </w:rPr>
        <w:t>.</w:t>
      </w:r>
      <w:r w:rsidR="00623659">
        <w:rPr>
          <w:szCs w:val="24"/>
        </w:rPr>
        <w:t xml:space="preserve"> </w:t>
      </w:r>
    </w:p>
    <w:p w14:paraId="6654B52F" w14:textId="77777777" w:rsidR="00954D40" w:rsidRDefault="00954D40" w:rsidP="00760AF7">
      <w:pPr>
        <w:jc w:val="both"/>
        <w:rPr>
          <w:szCs w:val="24"/>
        </w:rPr>
      </w:pPr>
    </w:p>
    <w:p w14:paraId="332CB1BB" w14:textId="2BE0B38B" w:rsidR="00DA556B" w:rsidRDefault="00B97179" w:rsidP="00760AF7">
      <w:pPr>
        <w:jc w:val="both"/>
        <w:rPr>
          <w:szCs w:val="24"/>
        </w:rPr>
      </w:pPr>
      <w:r>
        <w:rPr>
          <w:szCs w:val="24"/>
        </w:rPr>
        <w:t>Here are a fe</w:t>
      </w:r>
      <w:r w:rsidR="002A0007">
        <w:rPr>
          <w:szCs w:val="24"/>
        </w:rPr>
        <w:t xml:space="preserve">w examples to help clarify the way that the search works. </w:t>
      </w:r>
    </w:p>
    <w:p w14:paraId="4201C638" w14:textId="77777777" w:rsidR="00DA556B" w:rsidRDefault="00DA556B" w:rsidP="00760AF7">
      <w:pPr>
        <w:jc w:val="both"/>
        <w:rPr>
          <w:szCs w:val="24"/>
        </w:rPr>
      </w:pPr>
    </w:p>
    <w:p w14:paraId="01CDCAAF" w14:textId="1DAA6AF4" w:rsidR="00FA4CE5" w:rsidRDefault="00FA4CE5" w:rsidP="00FA4CE5">
      <w:r w:rsidRPr="00804724">
        <w:rPr>
          <w:b/>
        </w:rPr>
        <w:t>Example</w:t>
      </w:r>
      <w:r>
        <w:rPr>
          <w:b/>
        </w:rPr>
        <w:t xml:space="preserve"> 4</w:t>
      </w:r>
      <w:r w:rsidR="00101D81">
        <w:rPr>
          <w:b/>
        </w:rPr>
        <w:t>.1</w:t>
      </w:r>
      <w:r w:rsidRPr="00804724">
        <w:rPr>
          <w:b/>
        </w:rPr>
        <w:t>:</w:t>
      </w:r>
      <w:r>
        <w:t xml:space="preserve"> </w:t>
      </w:r>
      <w:r w:rsidR="00101D81">
        <w:t>Partial match found.</w:t>
      </w:r>
    </w:p>
    <w:p w14:paraId="4EE553B2" w14:textId="59445A38" w:rsidR="00FA4CE5" w:rsidRPr="00DA556B" w:rsidRDefault="00FA4CE5" w:rsidP="00FA4CE5">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101D81">
        <w:rPr>
          <w:rFonts w:ascii="Arial" w:eastAsia="Times New Roman" w:hAnsi="Arial" w:cs="Arial"/>
          <w:color w:val="222222"/>
          <w:sz w:val="19"/>
          <w:szCs w:val="19"/>
          <w:shd w:val="clear" w:color="auto" w:fill="FFFFFF"/>
        </w:rPr>
        <w:t>tags</w:t>
      </w:r>
      <w:r w:rsidRPr="00DA556B">
        <w:rPr>
          <w:rFonts w:ascii="Arial" w:eastAsia="Times New Roman" w:hAnsi="Arial" w:cs="Arial"/>
          <w:color w:val="222222"/>
          <w:sz w:val="19"/>
          <w:szCs w:val="19"/>
          <w:shd w:val="clear" w:color="auto" w:fill="FFFFFF"/>
        </w:rPr>
        <w:t>:  </w:t>
      </w:r>
      <w:r w:rsidR="00101D81">
        <w:rPr>
          <w:rFonts w:ascii="Arial" w:hAnsi="Arial" w:cs="Arial"/>
          <w:color w:val="222222"/>
          <w:sz w:val="19"/>
          <w:szCs w:val="19"/>
          <w:shd w:val="clear" w:color="auto" w:fill="FFFFFF"/>
        </w:rPr>
        <w:t>a/b/c</w:t>
      </w:r>
      <w:r w:rsidRPr="00DA556B">
        <w:rPr>
          <w:rFonts w:ascii="Arial" w:eastAsia="Times New Roman" w:hAnsi="Arial" w:cs="Arial"/>
          <w:color w:val="222222"/>
          <w:sz w:val="19"/>
          <w:szCs w:val="19"/>
          <w:shd w:val="clear" w:color="auto" w:fill="FFFFFF"/>
        </w:rPr>
        <w:t> </w:t>
      </w:r>
    </w:p>
    <w:p w14:paraId="4EC8AF61" w14:textId="2E5FAB4A" w:rsidR="00FA4CE5" w:rsidRPr="00DA556B" w:rsidRDefault="00101D81" w:rsidP="00FA4CE5">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w:t>
      </w:r>
      <w:r w:rsidR="00FA4CE5">
        <w:rPr>
          <w:rFonts w:ascii="Arial" w:eastAsia="Times New Roman" w:hAnsi="Arial" w:cs="Arial"/>
          <w:color w:val="222222"/>
          <w:sz w:val="19"/>
          <w:szCs w:val="19"/>
        </w:rPr>
        <w:t xml:space="preserve"> </w:t>
      </w:r>
      <w:r>
        <w:rPr>
          <w:rFonts w:ascii="Arial" w:eastAsia="Times New Roman" w:hAnsi="Arial" w:cs="Arial"/>
          <w:color w:val="222222"/>
          <w:sz w:val="19"/>
          <w:szCs w:val="19"/>
        </w:rPr>
        <w:t>tags</w:t>
      </w:r>
      <w:r w:rsidR="00FA4CE5" w:rsidRPr="00DA556B">
        <w:rPr>
          <w:rFonts w:ascii="Arial" w:eastAsia="Times New Roman" w:hAnsi="Arial" w:cs="Arial"/>
          <w:color w:val="222222"/>
          <w:sz w:val="19"/>
          <w:szCs w:val="19"/>
        </w:rPr>
        <w:t>: a/b</w:t>
      </w:r>
    </w:p>
    <w:p w14:paraId="03FCF34F" w14:textId="34C9B4B0" w:rsidR="00FA4CE5" w:rsidRPr="00DA556B" w:rsidRDefault="00FA4CE5" w:rsidP="00FA4CE5">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sidR="00F571EA">
        <w:rPr>
          <w:rFonts w:ascii="Arial" w:eastAsia="Times New Roman" w:hAnsi="Arial" w:cs="Arial"/>
          <w:color w:val="222222"/>
          <w:sz w:val="19"/>
          <w:szCs w:val="19"/>
        </w:rPr>
        <w:t>True</w:t>
      </w:r>
    </w:p>
    <w:p w14:paraId="5F41FE83" w14:textId="77777777" w:rsidR="00FA4CE5" w:rsidRDefault="00FA4CE5" w:rsidP="00DA556B">
      <w:pPr>
        <w:rPr>
          <w:b/>
        </w:rPr>
      </w:pPr>
    </w:p>
    <w:p w14:paraId="6BE6FDD0" w14:textId="55D8FC71" w:rsidR="00DA556B" w:rsidRDefault="00DA556B" w:rsidP="00DA556B">
      <w:r w:rsidRPr="00804724">
        <w:rPr>
          <w:b/>
        </w:rPr>
        <w:t>Example</w:t>
      </w:r>
      <w:r>
        <w:rPr>
          <w:b/>
        </w:rPr>
        <w:t xml:space="preserve"> 4</w:t>
      </w:r>
      <w:r w:rsidR="004B62E4">
        <w:rPr>
          <w:b/>
        </w:rPr>
        <w:t>.2</w:t>
      </w:r>
      <w:r w:rsidRPr="00804724">
        <w:rPr>
          <w:b/>
        </w:rPr>
        <w:t>:</w:t>
      </w:r>
      <w:r w:rsidR="00F74155">
        <w:t xml:space="preserve"> Match found but </w:t>
      </w:r>
      <w:r w:rsidR="007C0EE2">
        <w:t xml:space="preserve">offset because </w:t>
      </w:r>
      <w:r w:rsidR="00F74155">
        <w:t>exclusive tag isn’t specified in search</w:t>
      </w:r>
      <w:r w:rsidRPr="00E03F7C">
        <w:t>.</w:t>
      </w:r>
    </w:p>
    <w:p w14:paraId="19022CE6" w14:textId="260304B0" w:rsidR="00DA556B" w:rsidRPr="00DA556B" w:rsidRDefault="00F74155" w:rsidP="00DA556B">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974BE3">
        <w:rPr>
          <w:rFonts w:ascii="Arial" w:eastAsia="Times New Roman" w:hAnsi="Arial" w:cs="Arial"/>
          <w:color w:val="222222"/>
          <w:sz w:val="19"/>
          <w:szCs w:val="19"/>
          <w:shd w:val="clear" w:color="auto" w:fill="FFFFFF"/>
        </w:rPr>
        <w:t>tags</w:t>
      </w:r>
      <w:r w:rsidR="00DA556B" w:rsidRPr="00DA556B">
        <w:rPr>
          <w:rFonts w:ascii="Arial" w:eastAsia="Times New Roman" w:hAnsi="Arial" w:cs="Arial"/>
          <w:color w:val="222222"/>
          <w:sz w:val="19"/>
          <w:szCs w:val="19"/>
          <w:shd w:val="clear" w:color="auto" w:fill="FFFFFF"/>
        </w:rPr>
        <w:t>:  a/b, Attribute/Intended effect </w:t>
      </w:r>
    </w:p>
    <w:p w14:paraId="038134D2" w14:textId="4EE9A720" w:rsidR="00DA556B" w:rsidRPr="00DA556B" w:rsidRDefault="00974BE3" w:rsidP="00DA556B">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w:t>
      </w:r>
      <w:r w:rsidR="00F74155">
        <w:rPr>
          <w:rFonts w:ascii="Arial" w:eastAsia="Times New Roman" w:hAnsi="Arial" w:cs="Arial"/>
          <w:color w:val="222222"/>
          <w:sz w:val="19"/>
          <w:szCs w:val="19"/>
        </w:rPr>
        <w:t xml:space="preserve"> </w:t>
      </w:r>
      <w:r>
        <w:rPr>
          <w:rFonts w:ascii="Arial" w:eastAsia="Times New Roman" w:hAnsi="Arial" w:cs="Arial"/>
          <w:color w:val="222222"/>
          <w:sz w:val="19"/>
          <w:szCs w:val="19"/>
        </w:rPr>
        <w:t>tags</w:t>
      </w:r>
      <w:r w:rsidR="00DA556B" w:rsidRPr="00DA556B">
        <w:rPr>
          <w:rFonts w:ascii="Arial" w:eastAsia="Times New Roman" w:hAnsi="Arial" w:cs="Arial"/>
          <w:color w:val="222222"/>
          <w:sz w:val="19"/>
          <w:szCs w:val="19"/>
        </w:rPr>
        <w:t>: a/b</w:t>
      </w:r>
    </w:p>
    <w:p w14:paraId="0ED417C9" w14:textId="77777777" w:rsidR="00DA556B" w:rsidRPr="00DA556B" w:rsidRDefault="00DA556B" w:rsidP="00DA556B">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5FD98661" w14:textId="77777777" w:rsidR="00DA556B" w:rsidRDefault="00DA556B" w:rsidP="00DA556B"/>
    <w:p w14:paraId="35223F7E" w14:textId="3FE8F5E0" w:rsidR="007C0EE2" w:rsidRDefault="007C0EE2" w:rsidP="007C0EE2">
      <w:r w:rsidRPr="00804724">
        <w:rPr>
          <w:b/>
        </w:rPr>
        <w:t>Example</w:t>
      </w:r>
      <w:r>
        <w:rPr>
          <w:b/>
        </w:rPr>
        <w:t xml:space="preserve"> 4</w:t>
      </w:r>
      <w:r w:rsidR="00FC13A9">
        <w:rPr>
          <w:b/>
        </w:rPr>
        <w:t>.3</w:t>
      </w:r>
      <w:r w:rsidRPr="00804724">
        <w:rPr>
          <w:b/>
        </w:rPr>
        <w:t>:</w:t>
      </w:r>
      <w:r>
        <w:t xml:space="preserve"> Match found but offset because exclusive tags need to be grouped with other tags</w:t>
      </w:r>
      <w:r w:rsidRPr="00E03F7C">
        <w:t>.</w:t>
      </w:r>
    </w:p>
    <w:p w14:paraId="7DEA9551" w14:textId="372703C7" w:rsidR="007C0EE2" w:rsidRPr="00DA556B" w:rsidRDefault="007C0EE2" w:rsidP="007C0EE2">
      <w:pPr>
        <w:rPr>
          <w:rFonts w:eastAsia="Times New Roman" w:cs="Times New Roman"/>
          <w:szCs w:val="24"/>
        </w:rPr>
      </w:pPr>
      <w:r>
        <w:rPr>
          <w:rFonts w:ascii="Arial" w:eastAsia="Times New Roman" w:hAnsi="Arial" w:cs="Arial"/>
          <w:color w:val="222222"/>
          <w:sz w:val="19"/>
          <w:szCs w:val="19"/>
          <w:shd w:val="clear" w:color="auto" w:fill="FFFFFF"/>
        </w:rPr>
        <w:t xml:space="preserve">Event </w:t>
      </w:r>
      <w:r w:rsidR="00FA4CE5">
        <w:rPr>
          <w:rFonts w:ascii="Arial" w:eastAsia="Times New Roman" w:hAnsi="Arial" w:cs="Arial"/>
          <w:color w:val="222222"/>
          <w:sz w:val="19"/>
          <w:szCs w:val="19"/>
          <w:shd w:val="clear" w:color="auto" w:fill="FFFFFF"/>
        </w:rPr>
        <w:t>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a/b, Attribute/Intended effect), c/d</w:t>
      </w:r>
    </w:p>
    <w:p w14:paraId="2B6F4EBF" w14:textId="7D722AD9" w:rsidR="007C0EE2" w:rsidRPr="00DA556B" w:rsidRDefault="00EF76FB" w:rsidP="007C0EE2">
      <w:pPr>
        <w:shd w:val="clear" w:color="auto" w:fill="FFFFFF"/>
        <w:rPr>
          <w:rFonts w:ascii="Arial" w:eastAsia="Times New Roman" w:hAnsi="Arial" w:cs="Arial"/>
          <w:color w:val="222222"/>
          <w:sz w:val="19"/>
          <w:szCs w:val="19"/>
        </w:rPr>
      </w:pPr>
      <w:r>
        <w:rPr>
          <w:rFonts w:ascii="Arial" w:eastAsia="Times New Roman" w:hAnsi="Arial" w:cs="Arial"/>
          <w:color w:val="222222"/>
          <w:sz w:val="19"/>
          <w:szCs w:val="19"/>
        </w:rPr>
        <w:t>Search tags</w:t>
      </w:r>
      <w:r w:rsidR="007C0EE2" w:rsidRPr="00DA556B">
        <w:rPr>
          <w:rFonts w:ascii="Arial" w:eastAsia="Times New Roman" w:hAnsi="Arial" w:cs="Arial"/>
          <w:color w:val="222222"/>
          <w:sz w:val="19"/>
          <w:szCs w:val="19"/>
        </w:rPr>
        <w:t xml:space="preserve">: </w:t>
      </w:r>
      <w:r w:rsidR="007C0EE2">
        <w:rPr>
          <w:rFonts w:ascii="Arial" w:hAnsi="Arial" w:cs="Arial"/>
          <w:color w:val="222222"/>
          <w:sz w:val="19"/>
          <w:szCs w:val="19"/>
          <w:shd w:val="clear" w:color="auto" w:fill="FFFFFF"/>
        </w:rPr>
        <w:t>c/d, Attribute/Intended effect</w:t>
      </w:r>
    </w:p>
    <w:p w14:paraId="682CB4D9" w14:textId="77777777" w:rsidR="007C0EE2" w:rsidRDefault="007C0EE2" w:rsidP="007C0EE2">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2B22689D" w14:textId="77777777" w:rsidR="006E42D2" w:rsidRDefault="006E42D2" w:rsidP="007C0EE2">
      <w:pPr>
        <w:shd w:val="clear" w:color="auto" w:fill="FFFFFF"/>
        <w:rPr>
          <w:rFonts w:ascii="Arial" w:eastAsia="Times New Roman" w:hAnsi="Arial" w:cs="Arial"/>
          <w:color w:val="222222"/>
          <w:sz w:val="19"/>
          <w:szCs w:val="19"/>
        </w:rPr>
      </w:pPr>
    </w:p>
    <w:p w14:paraId="373AD009" w14:textId="372624BA" w:rsidR="006E42D2" w:rsidRDefault="006E42D2" w:rsidP="006E42D2">
      <w:r w:rsidRPr="00804724">
        <w:rPr>
          <w:b/>
        </w:rPr>
        <w:t>Example</w:t>
      </w:r>
      <w:r>
        <w:rPr>
          <w:b/>
        </w:rPr>
        <w:t xml:space="preserve"> 4.4</w:t>
      </w:r>
      <w:r w:rsidRPr="00804724">
        <w:rPr>
          <w:b/>
        </w:rPr>
        <w:t>:</w:t>
      </w:r>
      <w:r>
        <w:t xml:space="preserve"> Match found but offset because </w:t>
      </w:r>
      <w:r w:rsidR="00D977F2">
        <w:t>attribute tags are</w:t>
      </w:r>
      <w:r w:rsidR="00860C97">
        <w:t xml:space="preserve"> found in group but</w:t>
      </w:r>
      <w:r w:rsidR="00D977F2">
        <w:t xml:space="preserve"> not found at the top-level</w:t>
      </w:r>
      <w:r w:rsidRPr="00E03F7C">
        <w:t>.</w:t>
      </w:r>
    </w:p>
    <w:p w14:paraId="66C21CDB" w14:textId="77777777" w:rsidR="00D977F2" w:rsidRDefault="006E42D2" w:rsidP="00D977F2">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sidR="00D977F2">
        <w:rPr>
          <w:rFonts w:ascii="Arial" w:hAnsi="Arial" w:cs="Arial"/>
          <w:color w:val="222222"/>
          <w:sz w:val="19"/>
          <w:szCs w:val="19"/>
          <w:shd w:val="clear" w:color="auto" w:fill="FFFFFF"/>
        </w:rPr>
        <w:t>(a/b, Attribute/X, Attribute/Y), c/d</w:t>
      </w:r>
    </w:p>
    <w:p w14:paraId="01DF6DFD" w14:textId="4D2D98B6" w:rsidR="006E42D2" w:rsidRPr="00DA556B" w:rsidRDefault="006E42D2" w:rsidP="00D977F2">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sidR="00D977F2">
        <w:rPr>
          <w:rFonts w:ascii="Arial" w:hAnsi="Arial" w:cs="Arial"/>
          <w:color w:val="222222"/>
          <w:sz w:val="19"/>
          <w:szCs w:val="19"/>
          <w:shd w:val="clear" w:color="auto" w:fill="FFFFFF"/>
        </w:rPr>
        <w:t>Attribute/X, Attribute/Y</w:t>
      </w:r>
    </w:p>
    <w:p w14:paraId="738B320A" w14:textId="77777777" w:rsidR="006E42D2" w:rsidRPr="00DA556B" w:rsidRDefault="006E42D2" w:rsidP="006E42D2">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Result: False</w:t>
      </w:r>
    </w:p>
    <w:p w14:paraId="62141371" w14:textId="77777777" w:rsidR="006E42D2" w:rsidRDefault="006E42D2" w:rsidP="007C0EE2">
      <w:pPr>
        <w:shd w:val="clear" w:color="auto" w:fill="FFFFFF"/>
        <w:rPr>
          <w:rFonts w:ascii="Arial" w:eastAsia="Times New Roman" w:hAnsi="Arial" w:cs="Arial"/>
          <w:color w:val="222222"/>
          <w:sz w:val="19"/>
          <w:szCs w:val="19"/>
        </w:rPr>
      </w:pPr>
    </w:p>
    <w:p w14:paraId="070A9FAD" w14:textId="7B5FF952" w:rsidR="00167535" w:rsidRDefault="00167535" w:rsidP="00167535">
      <w:r w:rsidRPr="00804724">
        <w:rPr>
          <w:b/>
        </w:rPr>
        <w:t>Example</w:t>
      </w:r>
      <w:r>
        <w:rPr>
          <w:b/>
        </w:rPr>
        <w:t xml:space="preserve"> 4.5</w:t>
      </w:r>
      <w:r w:rsidRPr="00804724">
        <w:rPr>
          <w:b/>
        </w:rPr>
        <w:t>:</w:t>
      </w:r>
      <w:r>
        <w:t xml:space="preserve"> Match found because attribute tags are found in all groups and there are no top-level</w:t>
      </w:r>
      <w:r w:rsidR="00375187">
        <w:t xml:space="preserve"> tags</w:t>
      </w:r>
      <w:r w:rsidRPr="00E03F7C">
        <w:t>.</w:t>
      </w:r>
    </w:p>
    <w:p w14:paraId="1848B582" w14:textId="77777777" w:rsidR="00167535" w:rsidRDefault="00167535" w:rsidP="00167535">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a/b, Attribute/X, Attribute/Y), (c/d, Attribute/Y)</w:t>
      </w:r>
    </w:p>
    <w:p w14:paraId="3208CAEE" w14:textId="27FBD44C" w:rsidR="00167535" w:rsidRPr="00DA556B" w:rsidRDefault="00167535" w:rsidP="00167535">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Pr>
          <w:rFonts w:ascii="Arial" w:hAnsi="Arial" w:cs="Arial"/>
          <w:color w:val="222222"/>
          <w:sz w:val="19"/>
          <w:szCs w:val="19"/>
          <w:shd w:val="clear" w:color="auto" w:fill="FFFFFF"/>
        </w:rPr>
        <w:t>Attribute/Y</w:t>
      </w:r>
    </w:p>
    <w:p w14:paraId="165DE75A" w14:textId="404E7A15" w:rsidR="00167535" w:rsidRDefault="00167535" w:rsidP="00167535">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sidR="003C1DE8">
        <w:rPr>
          <w:rFonts w:ascii="Arial" w:eastAsia="Times New Roman" w:hAnsi="Arial" w:cs="Arial"/>
          <w:color w:val="222222"/>
          <w:sz w:val="19"/>
          <w:szCs w:val="19"/>
        </w:rPr>
        <w:t>True</w:t>
      </w:r>
    </w:p>
    <w:p w14:paraId="72DB09C4" w14:textId="77777777" w:rsidR="005159C8" w:rsidRDefault="005159C8" w:rsidP="00167535">
      <w:pPr>
        <w:shd w:val="clear" w:color="auto" w:fill="FFFFFF"/>
        <w:rPr>
          <w:rFonts w:ascii="Arial" w:eastAsia="Times New Roman" w:hAnsi="Arial" w:cs="Arial"/>
          <w:color w:val="222222"/>
          <w:sz w:val="19"/>
          <w:szCs w:val="19"/>
        </w:rPr>
      </w:pPr>
    </w:p>
    <w:p w14:paraId="5E2E7C0B" w14:textId="681FAB37" w:rsidR="005159C8" w:rsidRDefault="005159C8" w:rsidP="005159C8">
      <w:r w:rsidRPr="00804724">
        <w:rPr>
          <w:b/>
        </w:rPr>
        <w:t>Example</w:t>
      </w:r>
      <w:r>
        <w:rPr>
          <w:b/>
        </w:rPr>
        <w:t xml:space="preserve"> 4.6</w:t>
      </w:r>
      <w:r w:rsidRPr="00804724">
        <w:rPr>
          <w:b/>
        </w:rPr>
        <w:t>:</w:t>
      </w:r>
      <w:r>
        <w:t xml:space="preserve"> Match found </w:t>
      </w:r>
      <w:r w:rsidR="001A7C07">
        <w:t xml:space="preserve">because a whole </w:t>
      </w:r>
      <w:r>
        <w:t>group is matched even though it doesn’t match the other group</w:t>
      </w:r>
    </w:p>
    <w:p w14:paraId="683F5D22" w14:textId="77777777" w:rsidR="005159C8" w:rsidRDefault="005159C8" w:rsidP="005159C8">
      <w:pPr>
        <w:rPr>
          <w:rFonts w:ascii="Arial" w:hAnsi="Arial" w:cs="Arial"/>
          <w:color w:val="222222"/>
          <w:sz w:val="19"/>
          <w:szCs w:val="19"/>
          <w:shd w:val="clear" w:color="auto" w:fill="FFFFFF"/>
        </w:rPr>
      </w:pPr>
      <w:r>
        <w:rPr>
          <w:rFonts w:ascii="Arial" w:eastAsia="Times New Roman" w:hAnsi="Arial" w:cs="Arial"/>
          <w:color w:val="222222"/>
          <w:sz w:val="19"/>
          <w:szCs w:val="19"/>
          <w:shd w:val="clear" w:color="auto" w:fill="FFFFFF"/>
        </w:rPr>
        <w:t>Event tags</w:t>
      </w:r>
      <w:r w:rsidRPr="00DA556B">
        <w:rPr>
          <w:rFonts w:ascii="Arial" w:eastAsia="Times New Roman" w:hAnsi="Arial" w:cs="Arial"/>
          <w:color w:val="222222"/>
          <w:sz w:val="19"/>
          <w:szCs w:val="19"/>
          <w:shd w:val="clear" w:color="auto" w:fill="FFFFFF"/>
        </w:rPr>
        <w:t>:  </w:t>
      </w:r>
      <w:r>
        <w:rPr>
          <w:rFonts w:ascii="Arial" w:hAnsi="Arial" w:cs="Arial"/>
          <w:color w:val="222222"/>
          <w:sz w:val="19"/>
          <w:szCs w:val="19"/>
          <w:shd w:val="clear" w:color="auto" w:fill="FFFFFF"/>
        </w:rPr>
        <w:t>(a/b, Attribute/X, Attribute/Y), (c/d,  Attribute/X)</w:t>
      </w:r>
    </w:p>
    <w:p w14:paraId="61C8DAB6" w14:textId="38DB3145" w:rsidR="005159C8" w:rsidRPr="00DA556B" w:rsidRDefault="005159C8" w:rsidP="005159C8">
      <w:pPr>
        <w:rPr>
          <w:rFonts w:ascii="Arial" w:eastAsia="Times New Roman" w:hAnsi="Arial" w:cs="Arial"/>
          <w:color w:val="222222"/>
          <w:sz w:val="19"/>
          <w:szCs w:val="19"/>
        </w:rPr>
      </w:pPr>
      <w:r>
        <w:rPr>
          <w:rFonts w:ascii="Arial" w:eastAsia="Times New Roman" w:hAnsi="Arial" w:cs="Arial"/>
          <w:color w:val="222222"/>
          <w:sz w:val="19"/>
          <w:szCs w:val="19"/>
        </w:rPr>
        <w:t>Search tags</w:t>
      </w:r>
      <w:r w:rsidRPr="00DA556B">
        <w:rPr>
          <w:rFonts w:ascii="Arial" w:eastAsia="Times New Roman" w:hAnsi="Arial" w:cs="Arial"/>
          <w:color w:val="222222"/>
          <w:sz w:val="19"/>
          <w:szCs w:val="19"/>
        </w:rPr>
        <w:t xml:space="preserve">: </w:t>
      </w:r>
      <w:r>
        <w:rPr>
          <w:rFonts w:ascii="Arial" w:hAnsi="Arial" w:cs="Arial"/>
          <w:color w:val="222222"/>
          <w:sz w:val="19"/>
          <w:szCs w:val="19"/>
          <w:shd w:val="clear" w:color="auto" w:fill="FFFFFF"/>
        </w:rPr>
        <w:t>a/b, Attribute/X, Attribute/Y</w:t>
      </w:r>
    </w:p>
    <w:p w14:paraId="717B5254" w14:textId="77777777" w:rsidR="005159C8" w:rsidRDefault="005159C8" w:rsidP="005159C8">
      <w:pPr>
        <w:shd w:val="clear" w:color="auto" w:fill="FFFFFF"/>
        <w:rPr>
          <w:rFonts w:ascii="Arial" w:eastAsia="Times New Roman" w:hAnsi="Arial" w:cs="Arial"/>
          <w:color w:val="222222"/>
          <w:sz w:val="19"/>
          <w:szCs w:val="19"/>
        </w:rPr>
      </w:pPr>
      <w:r w:rsidRPr="00DA556B">
        <w:rPr>
          <w:rFonts w:ascii="Arial" w:eastAsia="Times New Roman" w:hAnsi="Arial" w:cs="Arial"/>
          <w:color w:val="222222"/>
          <w:sz w:val="19"/>
          <w:szCs w:val="19"/>
        </w:rPr>
        <w:t xml:space="preserve">Result: </w:t>
      </w:r>
      <w:r>
        <w:rPr>
          <w:rFonts w:ascii="Arial" w:eastAsia="Times New Roman" w:hAnsi="Arial" w:cs="Arial"/>
          <w:color w:val="222222"/>
          <w:sz w:val="19"/>
          <w:szCs w:val="19"/>
        </w:rPr>
        <w:t>True</w:t>
      </w:r>
    </w:p>
    <w:p w14:paraId="5812A41B" w14:textId="77777777" w:rsidR="005159C8" w:rsidRDefault="005159C8" w:rsidP="00167535">
      <w:pPr>
        <w:shd w:val="clear" w:color="auto" w:fill="FFFFFF"/>
        <w:rPr>
          <w:rFonts w:ascii="Arial" w:eastAsia="Times New Roman" w:hAnsi="Arial" w:cs="Arial"/>
          <w:color w:val="222222"/>
          <w:sz w:val="19"/>
          <w:szCs w:val="19"/>
        </w:rPr>
      </w:pPr>
    </w:p>
    <w:p w14:paraId="66F606E6" w14:textId="1572DCA8" w:rsidR="00972EA6" w:rsidRDefault="00972EA6" w:rsidP="00A56F9A">
      <w:pPr>
        <w:jc w:val="both"/>
      </w:pPr>
    </w:p>
    <w:p w14:paraId="1065078C" w14:textId="6183C2CB" w:rsidR="00150C51" w:rsidRDefault="00150C51" w:rsidP="00150C51">
      <w:pPr>
        <w:spacing w:after="200" w:line="276" w:lineRule="auto"/>
        <w:rPr>
          <w:b/>
        </w:rPr>
      </w:pPr>
      <w:r w:rsidRPr="00EB74EB">
        <w:rPr>
          <w:b/>
        </w:rPr>
        <w:t>MATLAB Syntax</w:t>
      </w:r>
    </w:p>
    <w:p w14:paraId="0EDF2E66" w14:textId="01B9243B"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EEG, indices, com] = pop_epochhed(EEG)</w:t>
      </w:r>
    </w:p>
    <w:p w14:paraId="5BC693F3" w14:textId="2CC025BE"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pop_epochhed(EEG, </w:t>
      </w:r>
      <w:r w:rsidR="00FA2E3D">
        <w:rPr>
          <w:rFonts w:ascii="Courier New" w:hAnsi="Courier New" w:cs="Courier New"/>
          <w:color w:val="000000"/>
          <w:sz w:val="22"/>
        </w:rPr>
        <w:t>tagstring</w:t>
      </w:r>
      <w:r w:rsidRPr="00F364D8">
        <w:rPr>
          <w:rFonts w:ascii="Courier New" w:hAnsi="Courier New" w:cs="Courier New"/>
          <w:color w:val="000000"/>
          <w:sz w:val="22"/>
        </w:rPr>
        <w:t>, timelimits)</w:t>
      </w:r>
    </w:p>
    <w:p w14:paraId="28268F36" w14:textId="7B21B766" w:rsidR="00150C51" w:rsidRDefault="00F364D8" w:rsidP="00760AF7">
      <w:pPr>
        <w:autoSpaceDE w:val="0"/>
        <w:autoSpaceDN w:val="0"/>
        <w:adjustRightInd w:val="0"/>
        <w:rPr>
          <w:rFonts w:ascii="Courier New" w:hAnsi="Courier New" w:cs="Courier New"/>
          <w:sz w:val="22"/>
        </w:rPr>
      </w:pPr>
      <w:r w:rsidRPr="00F364D8">
        <w:rPr>
          <w:rFonts w:ascii="Courier New" w:hAnsi="Courier New" w:cs="Courier New"/>
          <w:sz w:val="22"/>
        </w:rPr>
        <w:t xml:space="preserve">[EEG, indices, com] = pop_epochhed(EEG, </w:t>
      </w:r>
      <w:r w:rsidR="00FA2E3D">
        <w:rPr>
          <w:rFonts w:ascii="Courier New" w:hAnsi="Courier New" w:cs="Courier New"/>
          <w:sz w:val="22"/>
        </w:rPr>
        <w:t>tagstring</w:t>
      </w:r>
      <w:r w:rsidRPr="00F364D8">
        <w:rPr>
          <w:rFonts w:ascii="Courier New" w:hAnsi="Courier New" w:cs="Courier New"/>
          <w:sz w:val="22"/>
        </w:rPr>
        <w:t xml:space="preserve">, timelimits, 'key1', </w:t>
      </w:r>
      <w:r>
        <w:rPr>
          <w:rFonts w:ascii="Courier New" w:hAnsi="Courier New" w:cs="Courier New"/>
          <w:sz w:val="22"/>
        </w:rPr>
        <w:t xml:space="preserve">                       </w:t>
      </w:r>
      <w:r w:rsidRPr="00F364D8">
        <w:rPr>
          <w:rFonts w:ascii="Courier New" w:hAnsi="Courier New" w:cs="Courier New"/>
          <w:sz w:val="22"/>
        </w:rPr>
        <w:t>value1 ...)</w:t>
      </w:r>
    </w:p>
    <w:p w14:paraId="37C85FC7" w14:textId="77777777" w:rsidR="00D53BBE" w:rsidRDefault="00D53BBE" w:rsidP="00760AF7">
      <w:pPr>
        <w:autoSpaceDE w:val="0"/>
        <w:autoSpaceDN w:val="0"/>
        <w:adjustRightInd w:val="0"/>
        <w:rPr>
          <w:rFonts w:ascii="Courier New" w:hAnsi="Courier New" w:cs="Courier New"/>
          <w:sz w:val="22"/>
        </w:rPr>
      </w:pPr>
    </w:p>
    <w:p w14:paraId="1D0F1CC7" w14:textId="77777777" w:rsidR="00D53BBE" w:rsidRPr="00150C51" w:rsidRDefault="00D53BBE" w:rsidP="00760AF7">
      <w:pPr>
        <w:autoSpaceDE w:val="0"/>
        <w:autoSpaceDN w:val="0"/>
        <w:adjustRightInd w:val="0"/>
      </w:pP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Input dataset. Data may already be epoched; in this case, extract (shorter) subepochs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r>
              <w:rPr>
                <w:rFonts w:ascii="Courier New" w:hAnsi="Courier New" w:cs="Courier New"/>
                <w:color w:val="000000"/>
                <w:sz w:val="20"/>
                <w:szCs w:val="20"/>
              </w:rPr>
              <w:t>tags</w:t>
            </w:r>
            <w:r w:rsidR="00FA2E3D">
              <w:rPr>
                <w:rFonts w:ascii="Courier New" w:hAnsi="Courier New" w:cs="Courier New"/>
                <w:color w:val="000000"/>
                <w:sz w:val="20"/>
                <w:szCs w:val="20"/>
              </w:rPr>
              <w:t>tring</w:t>
            </w:r>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00BD86C" w14:textId="728151E5" w:rsidR="00F364D8" w:rsidRPr="00D62178" w:rsidRDefault="00446790" w:rsidP="00860EAD">
            <w:pPr>
              <w:autoSpaceDE w:val="0"/>
              <w:autoSpaceDN w:val="0"/>
              <w:adjustRightInd w:val="0"/>
              <w:rPr>
                <w:rFonts w:cs="Times New Roman"/>
                <w:szCs w:val="24"/>
              </w:rPr>
            </w:pPr>
            <w:r w:rsidRPr="00446790">
              <w:rPr>
                <w:rFonts w:cs="Times New Roman"/>
                <w:szCs w:val="24"/>
              </w:rPr>
              <w:t>A comma separated list of HED tags that you want to search</w:t>
            </w:r>
            <w:r>
              <w:rPr>
                <w:rFonts w:cs="Times New Roman"/>
                <w:szCs w:val="24"/>
              </w:rPr>
              <w:t xml:space="preserve"> </w:t>
            </w:r>
            <w:r w:rsidRPr="00446790">
              <w:rPr>
                <w:rFonts w:cs="Times New Roman"/>
                <w:szCs w:val="24"/>
              </w:rPr>
              <w:t>for. All tags in</w:t>
            </w:r>
            <w:r w:rsidR="00860EAD">
              <w:rPr>
                <w:rFonts w:cs="Times New Roman"/>
                <w:szCs w:val="24"/>
              </w:rPr>
              <w:t xml:space="preserve"> the list must be present in either the </w:t>
            </w:r>
            <w:r w:rsidR="006D7C5C" w:rsidRPr="006D7C5C">
              <w:rPr>
                <w:rFonts w:cs="Times New Roman"/>
                <w:i/>
                <w:szCs w:val="24"/>
              </w:rPr>
              <w:t>EEG</w:t>
            </w:r>
            <w:r w:rsidR="00860EAD" w:rsidRPr="006D7C5C">
              <w:rPr>
                <w:rFonts w:cs="Times New Roman"/>
                <w:i/>
                <w:szCs w:val="24"/>
              </w:rPr>
              <w:t>.event.usertags</w:t>
            </w:r>
            <w:r w:rsidR="00860EAD">
              <w:rPr>
                <w:rFonts w:cs="Times New Roman"/>
                <w:szCs w:val="24"/>
              </w:rPr>
              <w:t xml:space="preserve"> </w:t>
            </w:r>
            <w:r w:rsidR="00F16EAF">
              <w:rPr>
                <w:rFonts w:cs="Times New Roman"/>
                <w:szCs w:val="24"/>
              </w:rPr>
              <w:t>and/</w:t>
            </w:r>
            <w:r w:rsidR="00860EAD">
              <w:rPr>
                <w:rFonts w:cs="Times New Roman"/>
                <w:szCs w:val="24"/>
              </w:rPr>
              <w:t xml:space="preserve">or the </w:t>
            </w:r>
            <w:r w:rsidR="006D7C5C" w:rsidRPr="006D7C5C">
              <w:rPr>
                <w:rFonts w:cs="Times New Roman"/>
                <w:i/>
                <w:szCs w:val="24"/>
              </w:rPr>
              <w:t>EEG</w:t>
            </w:r>
            <w:r w:rsidR="006D7C5C">
              <w:rPr>
                <w:rFonts w:cs="Times New Roman"/>
                <w:i/>
                <w:szCs w:val="24"/>
              </w:rPr>
              <w:t xml:space="preserve">.event.hedtags </w:t>
            </w:r>
            <w:r w:rsidR="006D7C5C">
              <w:rPr>
                <w:rFonts w:cs="Times New Roman"/>
                <w:szCs w:val="24"/>
              </w:rPr>
              <w:t>field</w:t>
            </w:r>
            <w:r w:rsidR="00376291">
              <w:rPr>
                <w:rFonts w:cs="Times New Roman"/>
                <w:szCs w:val="24"/>
              </w:rPr>
              <w:t>s</w:t>
            </w:r>
            <w:r w:rsidRPr="00446790">
              <w:rPr>
                <w:rFonts w:cs="Times New Roman"/>
                <w:szCs w:val="24"/>
              </w:rPr>
              <w:t>.</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r w:rsidRPr="00B76E3D">
              <w:rPr>
                <w:rFonts w:ascii="Courier New" w:hAnsi="Courier New" w:cs="Courier New"/>
                <w:sz w:val="20"/>
                <w:szCs w:val="20"/>
              </w:rPr>
              <w:t>timelim</w:t>
            </w:r>
            <w:r w:rsidR="00FA2E3D">
              <w:rPr>
                <w:rFonts w:ascii="Courier New" w:hAnsi="Courier New" w:cs="Courier New"/>
                <w:sz w:val="20"/>
                <w:szCs w:val="20"/>
              </w:rPr>
              <w:t>its</w:t>
            </w:r>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r w:rsidR="00E31313" w:rsidRPr="00E31313">
              <w:rPr>
                <w:rFonts w:ascii="Courier New" w:hAnsi="Courier New" w:cs="Courier New"/>
                <w:color w:val="000000"/>
                <w:sz w:val="20"/>
                <w:szCs w:val="20"/>
              </w:rPr>
              <w:t>epochinfo</w:t>
            </w:r>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r w:rsidR="007E1EA5" w:rsidRPr="007E1EA5">
              <w:rPr>
                <w:rFonts w:ascii="Courier New" w:hAnsi="Courier New" w:cs="Courier New"/>
                <w:sz w:val="20"/>
                <w:szCs w:val="20"/>
              </w:rPr>
              <w:t>eventindices</w:t>
            </w:r>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epochs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8407FB" w14:paraId="5EE78EB7" w14:textId="77777777" w:rsidTr="00760AF7">
        <w:tc>
          <w:tcPr>
            <w:tcW w:w="1897" w:type="dxa"/>
            <w:vAlign w:val="center"/>
          </w:tcPr>
          <w:p w14:paraId="632FF272" w14:textId="6ACAFBC0" w:rsidR="008407FB" w:rsidRPr="00246329" w:rsidRDefault="008407FB" w:rsidP="008407F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exclusivetag</w:t>
            </w:r>
            <w:r w:rsidRPr="00246329">
              <w:rPr>
                <w:rFonts w:ascii="Courier New" w:hAnsi="Courier New" w:cs="Courier New"/>
                <w:sz w:val="20"/>
                <w:szCs w:val="20"/>
              </w:rPr>
              <w:t>'</w:t>
            </w:r>
          </w:p>
        </w:tc>
        <w:tc>
          <w:tcPr>
            <w:tcW w:w="1518" w:type="dxa"/>
            <w:vAlign w:val="center"/>
          </w:tcPr>
          <w:p w14:paraId="4174ED42" w14:textId="5B28B612" w:rsidR="008407FB" w:rsidRPr="00246329" w:rsidRDefault="008407FB" w:rsidP="008407FB">
            <w:pPr>
              <w:spacing w:before="60" w:after="60"/>
              <w:jc w:val="center"/>
              <w:rPr>
                <w:rFonts w:cs="Times New Roman"/>
                <w:color w:val="000000"/>
              </w:rPr>
            </w:pPr>
            <w:r w:rsidRPr="00246329">
              <w:rPr>
                <w:rFonts w:cs="Times New Roman"/>
                <w:color w:val="000000"/>
              </w:rPr>
              <w:t>Name-Value</w:t>
            </w:r>
          </w:p>
        </w:tc>
        <w:tc>
          <w:tcPr>
            <w:tcW w:w="6996" w:type="dxa"/>
          </w:tcPr>
          <w:p w14:paraId="3DBEE1C1" w14:textId="78E8D034" w:rsidR="008407FB" w:rsidRPr="007E1EA5" w:rsidRDefault="002B6B11" w:rsidP="000003E3">
            <w:pPr>
              <w:autoSpaceDE w:val="0"/>
              <w:autoSpaceDN w:val="0"/>
              <w:adjustRightInd w:val="0"/>
              <w:rPr>
                <w:rFonts w:cs="Times New Roman"/>
                <w:szCs w:val="24"/>
              </w:rPr>
            </w:pPr>
            <w:r w:rsidRPr="002B6B11">
              <w:rPr>
                <w:rFonts w:cs="Times New Roman"/>
                <w:szCs w:val="24"/>
              </w:rPr>
              <w:t>A cell array of tags that nullify matches to other tags.</w:t>
            </w:r>
            <w:r>
              <w:rPr>
                <w:rFonts w:cs="Times New Roman"/>
                <w:szCs w:val="24"/>
              </w:rPr>
              <w:t xml:space="preserve"> </w:t>
            </w:r>
            <w:r w:rsidRPr="002B6B11">
              <w:rPr>
                <w:rFonts w:cs="Times New Roman"/>
                <w:szCs w:val="24"/>
              </w:rPr>
              <w:t xml:space="preserve">If these tags are present in both the EEG </w:t>
            </w:r>
            <w:r w:rsidR="000003E3">
              <w:rPr>
                <w:rFonts w:cs="Times New Roman"/>
                <w:szCs w:val="24"/>
              </w:rPr>
              <w:t>dataset</w:t>
            </w:r>
            <w:r w:rsidRPr="002B6B11">
              <w:rPr>
                <w:rFonts w:cs="Times New Roman"/>
                <w:szCs w:val="24"/>
              </w:rPr>
              <w:t xml:space="preserve"> event</w:t>
            </w:r>
            <w:r>
              <w:rPr>
                <w:rFonts w:cs="Times New Roman"/>
                <w:szCs w:val="24"/>
              </w:rPr>
              <w:t xml:space="preserve"> </w:t>
            </w:r>
            <w:r w:rsidRPr="002B6B11">
              <w:rPr>
                <w:rFonts w:cs="Times New Roman"/>
                <w:szCs w:val="24"/>
              </w:rPr>
              <w:t>tags and the tag string then a match will be returned.</w:t>
            </w:r>
            <w:r>
              <w:rPr>
                <w:rFonts w:cs="Times New Roman"/>
                <w:szCs w:val="24"/>
              </w:rPr>
              <w:t xml:space="preserve"> </w:t>
            </w:r>
            <w:r w:rsidRPr="002B6B11">
              <w:rPr>
                <w:rFonts w:cs="Times New Roman"/>
                <w:szCs w:val="24"/>
              </w:rPr>
              <w:t>By default, this argument is set to</w:t>
            </w:r>
            <w:r>
              <w:rPr>
                <w:rFonts w:cs="Times New Roman"/>
                <w:szCs w:val="24"/>
              </w:rPr>
              <w:t xml:space="preserve"> </w:t>
            </w:r>
            <w:r w:rsidRPr="002B6B11">
              <w:rPr>
                <w:rFonts w:cs="Times New Roman"/>
                <w:szCs w:val="24"/>
              </w:rPr>
              <w:t>{'Attribute/Intended effect', 'Attribute/Offset'}.</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r w:rsidRPr="00924DC2">
              <w:rPr>
                <w:rFonts w:ascii="Courier New" w:hAnsi="Courier New" w:cs="Courier New"/>
                <w:sz w:val="20"/>
                <w:szCs w:val="20"/>
              </w:rPr>
              <w:t>newname</w:t>
            </w:r>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old_datase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r w:rsidRPr="00D95520">
              <w:rPr>
                <w:rFonts w:ascii="Courier New" w:hAnsi="Courier New" w:cs="Courier New"/>
                <w:sz w:val="20"/>
                <w:szCs w:val="20"/>
              </w:rPr>
              <w:t>timeunit</w:t>
            </w:r>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r w:rsidRPr="00495202">
              <w:rPr>
                <w:rFonts w:ascii="Courier New" w:hAnsi="Courier New" w:cs="Courier New"/>
                <w:sz w:val="20"/>
                <w:szCs w:val="20"/>
              </w:rPr>
              <w:t>valuelim</w:t>
            </w:r>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yes'|'no'] {default: 'yes'}</w:t>
            </w:r>
          </w:p>
        </w:tc>
      </w:tr>
    </w:tbl>
    <w:p w14:paraId="143DD394" w14:textId="594B8EB5" w:rsidR="00150C51" w:rsidRPr="005864C4" w:rsidRDefault="00F86A40" w:rsidP="00F86A40">
      <w:pPr>
        <w:pStyle w:val="Heading4"/>
        <w:jc w:val="center"/>
        <w:rPr>
          <w:rFonts w:cs="Times New Roman"/>
          <w:szCs w:val="24"/>
        </w:rPr>
      </w:pPr>
      <w:bookmarkStart w:id="56" w:name="_Toc469404354"/>
      <w:r>
        <w:t xml:space="preserve">Table </w:t>
      </w:r>
      <w:r w:rsidR="00953FB3">
        <w:fldChar w:fldCharType="begin"/>
      </w:r>
      <w:r w:rsidR="00953FB3">
        <w:instrText xml:space="preserve"> SEQ Table \* ARABIC </w:instrText>
      </w:r>
      <w:r w:rsidR="00953FB3">
        <w:fldChar w:fldCharType="separate"/>
      </w:r>
      <w:r w:rsidR="00B816BB">
        <w:rPr>
          <w:noProof/>
        </w:rPr>
        <w:t>7</w:t>
      </w:r>
      <w:r w:rsidR="00953FB3">
        <w:rPr>
          <w:noProof/>
        </w:rPr>
        <w:fldChar w:fldCharType="end"/>
      </w:r>
      <w:r>
        <w:t xml:space="preserve">. </w:t>
      </w:r>
      <w:r w:rsidRPr="00400470">
        <w:t>A summary of arguments for pop_epochhed.</w:t>
      </w:r>
      <w:bookmarkEnd w:id="56"/>
    </w:p>
    <w:p w14:paraId="5EFC4EB9" w14:textId="77777777" w:rsidR="00150C51" w:rsidRDefault="00150C51" w:rsidP="00A56F9A">
      <w:pPr>
        <w:jc w:val="both"/>
      </w:pPr>
    </w:p>
    <w:p w14:paraId="76BCC269" w14:textId="39F6B566" w:rsidR="00972EA6" w:rsidRDefault="00F34C62" w:rsidP="00972EA6">
      <w:pPr>
        <w:pStyle w:val="Heading1"/>
      </w:pPr>
      <w:bookmarkStart w:id="57" w:name="_Toc453322019"/>
      <w:bookmarkStart w:id="58" w:name="_Toc469927089"/>
      <w:r>
        <w:t>5</w:t>
      </w:r>
      <w:r w:rsidR="00972EA6">
        <w:t>. Data Formats</w:t>
      </w:r>
      <w:bookmarkEnd w:id="57"/>
      <w:bookmarkEnd w:id="58"/>
    </w:p>
    <w:p w14:paraId="427B2676" w14:textId="081078AE" w:rsidR="00972EA6" w:rsidRDefault="00514CD9" w:rsidP="00972EA6">
      <w:pPr>
        <w:jc w:val="both"/>
      </w:pPr>
      <w:r>
        <w:rPr>
          <w:i/>
        </w:rPr>
        <w:t>HEDTools</w:t>
      </w:r>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r w:rsidR="00972EA6">
        <w:rPr>
          <w:i/>
        </w:rPr>
        <w:t xml:space="preserve">HEDTools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r w:rsidR="00337FF5">
        <w:rPr>
          <w:i/>
        </w:rPr>
        <w:t>fieldMap.</w:t>
      </w:r>
      <w:r w:rsidR="00972EA6">
        <w:t xml:space="preserve"> </w:t>
      </w:r>
    </w:p>
    <w:p w14:paraId="097F6180" w14:textId="2F2CB725" w:rsidR="00972EA6" w:rsidRDefault="00036A96" w:rsidP="00972EA6">
      <w:pPr>
        <w:pStyle w:val="Heading2"/>
      </w:pPr>
      <w:bookmarkStart w:id="59" w:name="_Toc453322020"/>
      <w:bookmarkStart w:id="60" w:name="_Toc469927090"/>
      <w:r>
        <w:t>5</w:t>
      </w:r>
      <w:r w:rsidR="00972EA6">
        <w:t>.1 XML tag hierarchy (HED)</w:t>
      </w:r>
      <w:bookmarkEnd w:id="59"/>
      <w:bookmarkEnd w:id="60"/>
    </w:p>
    <w:p w14:paraId="76CC1CCD" w14:textId="7AF26401" w:rsidR="00972EA6" w:rsidRDefault="00972EA6" w:rsidP="00972EA6">
      <w:pPr>
        <w:jc w:val="both"/>
      </w:pPr>
      <w:r w:rsidRPr="00B97782">
        <w:rPr>
          <w:i/>
        </w:rPr>
        <w:t>HEDTools</w:t>
      </w:r>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77250FE1" w14:textId="77777777" w:rsidR="002337F5" w:rsidRDefault="002337F5" w:rsidP="00972EA6">
      <w:pPr>
        <w:rPr>
          <w:b/>
        </w:rPr>
      </w:pPr>
    </w:p>
    <w:p w14:paraId="63DF2804" w14:textId="77777777" w:rsidR="002337F5" w:rsidRDefault="002337F5" w:rsidP="00972EA6">
      <w:pPr>
        <w:rPr>
          <w:b/>
        </w:rPr>
      </w:pPr>
    </w:p>
    <w:p w14:paraId="030F1645" w14:textId="77777777" w:rsidR="002337F5" w:rsidRDefault="002337F5" w:rsidP="00972EA6">
      <w:pPr>
        <w:rPr>
          <w:b/>
        </w:rPr>
      </w:pPr>
    </w:p>
    <w:p w14:paraId="74D60F5C" w14:textId="77777777" w:rsidR="002337F5" w:rsidRDefault="002337F5" w:rsidP="00972EA6">
      <w:pPr>
        <w:rPr>
          <w:b/>
        </w:rPr>
      </w:pPr>
    </w:p>
    <w:p w14:paraId="53182267" w14:textId="77777777" w:rsidR="002337F5" w:rsidRDefault="002337F5" w:rsidP="00972EA6">
      <w:pPr>
        <w:rPr>
          <w:b/>
        </w:rPr>
      </w:pPr>
    </w:p>
    <w:p w14:paraId="5FEC9C10" w14:textId="77777777" w:rsidR="002337F5" w:rsidRDefault="002337F5" w:rsidP="00972EA6">
      <w:pPr>
        <w:rPr>
          <w:b/>
        </w:rPr>
      </w:pPr>
    </w:p>
    <w:p w14:paraId="132BF911" w14:textId="77777777" w:rsidR="002337F5" w:rsidRDefault="002337F5" w:rsidP="00972EA6">
      <w:pPr>
        <w:rPr>
          <w:b/>
        </w:rPr>
      </w:pPr>
    </w:p>
    <w:p w14:paraId="4F837268" w14:textId="77CFD5BB" w:rsidR="00972EA6" w:rsidRDefault="00972EA6" w:rsidP="00972EA6">
      <w:r w:rsidRPr="00804724">
        <w:rPr>
          <w:b/>
        </w:rPr>
        <w:lastRenderedPageBreak/>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37BE32FD" w14:textId="7B013C6F" w:rsidR="00972EA6" w:rsidRPr="00A8018D" w:rsidRDefault="00FE6B04" w:rsidP="00972EA6">
      <w:pPr>
        <w:ind w:left="720"/>
        <w:rPr>
          <w:rFonts w:ascii="Courier New" w:eastAsia="Courier New" w:hAnsi="Courier New" w:cs="Courier New"/>
          <w:sz w:val="22"/>
        </w:rPr>
      </w:pPr>
      <w:r>
        <w:rPr>
          <w:rFonts w:ascii="Courier New" w:eastAsia="Courier New" w:hAnsi="Courier New" w:cs="Courier New"/>
          <w:sz w:val="22"/>
        </w:rPr>
        <w:t>&lt;HED version="5.2</w:t>
      </w:r>
      <w:r w:rsidR="00972EA6">
        <w:rPr>
          <w:rFonts w:ascii="Courier New" w:eastAsia="Courier New" w:hAnsi="Courier New" w:cs="Courier New"/>
          <w:sz w:val="22"/>
        </w:rPr>
        <w:t>.</w:t>
      </w:r>
      <w:r w:rsidR="007713DF">
        <w:rPr>
          <w:rFonts w:ascii="Courier New" w:eastAsia="Courier New" w:hAnsi="Courier New" w:cs="Courier New"/>
          <w:sz w:val="22"/>
        </w:rPr>
        <w:t>3</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r>
        <w:rPr>
          <w:i/>
        </w:rPr>
        <w:t>HEDTools</w:t>
      </w:r>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r>
        <w:rPr>
          <w:i/>
        </w:rPr>
        <w:t>HEDTools</w:t>
      </w:r>
      <w:r>
        <w:t xml:space="preserve"> assumes certain standard fields. The default XML hierarchy and validating schema are specified by the public constants </w:t>
      </w:r>
      <w:r w:rsidRPr="00A62D8F">
        <w:rPr>
          <w:rFonts w:cs="Times New Roman"/>
          <w:i/>
        </w:rPr>
        <w:t>DefaultXml</w:t>
      </w:r>
      <w:r>
        <w:t xml:space="preserve"> and </w:t>
      </w:r>
      <w:r w:rsidRPr="00A62D8F">
        <w:rPr>
          <w:rFonts w:cs="Times New Roman"/>
          <w:i/>
        </w:rPr>
        <w:t>DefaultSchema</w:t>
      </w:r>
      <w:r>
        <w:t xml:space="preserve"> in the </w:t>
      </w:r>
      <w:r w:rsidRPr="00A62D8F">
        <w:rPr>
          <w:rFonts w:cs="Times New Roman"/>
          <w:i/>
        </w:rPr>
        <w:t>fieldMap</w:t>
      </w:r>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r w:rsidR="00AB2F5C">
        <w:rPr>
          <w:i/>
        </w:rPr>
        <w:t>HEDTools</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r w:rsidR="006B2F3C">
        <w:rPr>
          <w:i/>
        </w:rPr>
        <w:t>HEDTools</w:t>
      </w:r>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r>
        <w:rPr>
          <w:i/>
        </w:rPr>
        <w:t>HEDTools</w:t>
      </w:r>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r w:rsidRPr="00A62D8F">
        <w:rPr>
          <w:rFonts w:cs="Times New Roman"/>
          <w:i/>
        </w:rPr>
        <w:t>fieldMap</w:t>
      </w:r>
      <w:r>
        <w:t xml:space="preserve"> class) associates field names with tag maps (implemented by the MATLAB </w:t>
      </w:r>
      <w:r w:rsidRPr="00A62D8F">
        <w:rPr>
          <w:rFonts w:cs="Times New Roman"/>
          <w:i/>
        </w:rPr>
        <w:t>tagMap</w:t>
      </w:r>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ms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stimpos: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latency: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ureven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r>
        <w:rPr>
          <w:rFonts w:cs="Times New Roman"/>
          <w:i/>
          <w:szCs w:val="24"/>
        </w:rPr>
        <w:t>HEDTools</w:t>
      </w:r>
      <w:r>
        <w:rPr>
          <w:rFonts w:cs="Times New Roman"/>
          <w:szCs w:val="24"/>
        </w:rPr>
        <w:t xml:space="preserve"> creates a </w:t>
      </w:r>
      <w:r w:rsidRPr="00A62D8F">
        <w:rPr>
          <w:rFonts w:cs="Times New Roman"/>
          <w:i/>
          <w:szCs w:val="24"/>
        </w:rPr>
        <w:t>fieldMap</w:t>
      </w:r>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r w:rsidRPr="00A62D8F">
        <w:rPr>
          <w:rFonts w:cs="Times New Roman"/>
          <w:i/>
          <w:szCs w:val="24"/>
        </w:rPr>
        <w:t>stimpos</w:t>
      </w:r>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 =</w:t>
      </w:r>
    </w:p>
    <w:p w14:paraId="05A3967F"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map: [1x2 struc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 xml:space="preserve">fMap.map(1) = </w:t>
      </w:r>
    </w:p>
    <w:p w14:paraId="37BFA77A" w14:textId="77777777" w:rsidR="00972EA6" w:rsidRDefault="00972EA6" w:rsidP="00972EA6">
      <w:pPr>
        <w:ind w:left="1440"/>
        <w:rPr>
          <w:rFonts w:ascii="Courier New" w:hAnsi="Courier New" w:cs="Courier New"/>
          <w:sz w:val="22"/>
        </w:rPr>
      </w:pPr>
      <w:r w:rsidRPr="00A62D8F">
        <w:rPr>
          <w:rFonts w:ascii="Courier New" w:hAnsi="Courier New" w:cs="Courier New"/>
          <w:sz w:val="22"/>
        </w:rPr>
        <w:t>field: 'stimpos'</w:t>
      </w:r>
    </w:p>
    <w:p w14:paraId="4E88C36B"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values: [1x3 struc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1) =</w:t>
      </w:r>
    </w:p>
    <w:p w14:paraId="172B8B1E"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1'</w:t>
      </w:r>
    </w:p>
    <w:p w14:paraId="7C84CE11"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2) =</w:t>
      </w:r>
    </w:p>
    <w:p w14:paraId="10A69002"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2'</w:t>
      </w:r>
    </w:p>
    <w:p w14:paraId="60EF5E4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3) =</w:t>
      </w:r>
    </w:p>
    <w:p w14:paraId="286952BD"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3'</w:t>
      </w:r>
    </w:p>
    <w:p w14:paraId="6B97DE85"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23D627DA"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field: 'type'</w:t>
      </w:r>
    </w:p>
    <w:p w14:paraId="69C3980E"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values: [1x2 struc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2038DE">
        <w:rPr>
          <w:i/>
          <w:szCs w:val="24"/>
        </w:rPr>
        <w:t>CTagger</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Pr>
          <w:i/>
        </w:rPr>
        <w:t>HEDTools</w:t>
      </w:r>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r>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s.etc.tags = fMap;</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r w:rsidRPr="00A62D8F">
        <w:rPr>
          <w:rFonts w:cs="Times New Roman"/>
          <w:i/>
        </w:rPr>
        <w:t>s.etc.tags</w:t>
      </w:r>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EG.event(1) =</w:t>
      </w:r>
    </w:p>
    <w:p w14:paraId="098FCCF0"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stimpos: 1</w:t>
      </w:r>
    </w:p>
    <w:p w14:paraId="17AF759C"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latency: 162.048</w:t>
      </w:r>
    </w:p>
    <w:p w14:paraId="413F9E24"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urevent: 1</w:t>
      </w:r>
    </w:p>
    <w:p w14:paraId="40A294F5" w14:textId="77777777" w:rsidR="00972EA6" w:rsidRDefault="00972EA6" w:rsidP="00972EA6">
      <w:pPr>
        <w:ind w:left="1440"/>
        <w:rPr>
          <w:rFonts w:ascii="Courier New" w:hAnsi="Courier New" w:cs="Courier New"/>
          <w:sz w:val="22"/>
        </w:rPr>
      </w:pPr>
      <w:r w:rsidRPr="00A62D8F">
        <w:rPr>
          <w:rFonts w:ascii="Courier New" w:hAnsi="Courier New" w:cs="Courier New"/>
          <w:sz w:val="22"/>
        </w:rPr>
        <w:t>hedtags: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r w:rsidRPr="00A62D8F">
        <w:rPr>
          <w:rFonts w:ascii="Courier New" w:hAnsi="Courier New" w:cs="Courier New"/>
          <w:sz w:val="22"/>
        </w:rPr>
        <w:t>usertags:'</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r w:rsidRPr="00A62D8F">
        <w:rPr>
          <w:rFonts w:cs="Times New Roman"/>
          <w:i/>
          <w:szCs w:val="24"/>
        </w:rPr>
        <w:t>stimpos</w:t>
      </w:r>
      <w:r>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2038DE">
        <w:rPr>
          <w:i/>
          <w:szCs w:val="24"/>
        </w:rPr>
        <w:t>CTagger</w:t>
      </w:r>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 The true tags for a particular event consist of the union of the tags in the .</w:t>
      </w:r>
      <w:r w:rsidRPr="008664E6">
        <w:rPr>
          <w:i/>
          <w:szCs w:val="24"/>
        </w:rPr>
        <w:t>hedtags</w:t>
      </w:r>
      <w:r>
        <w:rPr>
          <w:szCs w:val="24"/>
        </w:rPr>
        <w:t xml:space="preserve"> and .</w:t>
      </w:r>
      <w:r w:rsidRPr="008664E6">
        <w:rPr>
          <w:i/>
          <w:szCs w:val="24"/>
        </w:rPr>
        <w:t>usertags</w:t>
      </w:r>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r w:rsidRPr="003774A2">
        <w:rPr>
          <w:i/>
        </w:rPr>
        <w:t>fieldMap</w:t>
      </w:r>
      <w:r>
        <w:t xml:space="preserve"> object</w:t>
      </w:r>
      <w:bookmarkEnd w:id="67"/>
      <w:bookmarkEnd w:id="68"/>
    </w:p>
    <w:p w14:paraId="7CA438EE" w14:textId="77777777" w:rsidR="00972EA6" w:rsidRPr="00FB4EAB" w:rsidRDefault="00972EA6" w:rsidP="00972EA6">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r w:rsidRPr="00A62D8F">
        <w:rPr>
          <w:rFonts w:cs="Times New Roman"/>
          <w:i/>
          <w:szCs w:val="24"/>
        </w:rPr>
        <w:t>fieldMap</w:t>
      </w:r>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Pr="00A62D8F">
        <w:rPr>
          <w:rFonts w:ascii="Courier New" w:hAnsi="Courier New" w:cs="Courier New"/>
          <w:sz w:val="22"/>
        </w:rPr>
        <w:t>f.addValues(fMap.map(k).field, fMap.map(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r w:rsidRPr="00A62D8F">
        <w:rPr>
          <w:rFonts w:cs="Times New Roman"/>
          <w:i/>
          <w:szCs w:val="24"/>
        </w:rPr>
        <w:t>fieldMap</w:t>
      </w:r>
      <w:r>
        <w:rPr>
          <w:szCs w:val="24"/>
        </w:rPr>
        <w:t xml:space="preserve"> 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r w:rsidRPr="00A62D8F">
        <w:rPr>
          <w:rFonts w:ascii="Courier New" w:hAnsi="Courier New" w:cs="Courier New"/>
          <w:color w:val="000000"/>
          <w:sz w:val="22"/>
        </w:rPr>
        <w:t>fTags = fieldMap()</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r w:rsidR="00953FB3">
        <w:fldChar w:fldCharType="begin"/>
      </w:r>
      <w:r w:rsidR="00953FB3">
        <w:instrText xml:space="preserve"> SEQ Table \* ARABIC </w:instrText>
      </w:r>
      <w:r w:rsidR="00953FB3">
        <w:fldChar w:fldCharType="separate"/>
      </w:r>
      <w:r w:rsidR="00B816BB">
        <w:rPr>
          <w:noProof/>
        </w:rPr>
        <w:t>8</w:t>
      </w:r>
      <w:r w:rsidR="00953FB3">
        <w:rPr>
          <w:noProof/>
        </w:rPr>
        <w:fldChar w:fldCharType="end"/>
      </w:r>
      <w:r>
        <w:t xml:space="preserve">. </w:t>
      </w:r>
      <w:r w:rsidRPr="009B2128">
        <w:t>A summary of arguments for fieldMap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Pr>
                <w:rFonts w:cs="Times New Roman"/>
                <w:i/>
                <w:szCs w:val="24"/>
              </w:rPr>
              <w:t>HEDTools</w:t>
            </w:r>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r>
              <w:rPr>
                <w:rFonts w:cs="Times New Roman"/>
                <w:i/>
                <w:szCs w:val="24"/>
              </w:rPr>
              <w:t>HEDTools</w:t>
            </w:r>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r w:rsidR="00953FB3">
        <w:fldChar w:fldCharType="begin"/>
      </w:r>
      <w:r w:rsidR="00953FB3">
        <w:instrText xml:space="preserve"> SEQ Table \* ARABIC </w:instrText>
      </w:r>
      <w:r w:rsidR="00953FB3">
        <w:fldChar w:fldCharType="separate"/>
      </w:r>
      <w:r w:rsidR="00B816BB">
        <w:rPr>
          <w:noProof/>
        </w:rPr>
        <w:t>9</w:t>
      </w:r>
      <w:r w:rsidR="00953FB3">
        <w:rPr>
          <w:noProof/>
        </w:rPr>
        <w:fldChar w:fldCharType="end"/>
      </w:r>
      <w:r>
        <w:t xml:space="preserve">. </w:t>
      </w:r>
      <w:r w:rsidRPr="007B5718">
        <w:t>A summary of the public methods of the fieldMap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r w:rsidRPr="008F763E">
              <w:rPr>
                <w:rFonts w:ascii="Courier New" w:hAnsi="Courier New" w:cs="Courier New"/>
                <w:sz w:val="20"/>
                <w:szCs w:val="20"/>
              </w:rPr>
              <w:t>getJson</w:t>
            </w:r>
            <w:r>
              <w:rPr>
                <w:rFonts w:ascii="Courier New" w:hAnsi="Courier New" w:cs="Courier New"/>
                <w:sz w:val="20"/>
                <w:szCs w:val="20"/>
              </w:rPr>
              <w:t>Values</w:t>
            </w:r>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6737" w:type="dxa"/>
            <w:vAlign w:val="center"/>
          </w:tcPr>
          <w:p w14:paraId="1A699E22" w14:textId="77777777" w:rsidR="00972EA6" w:rsidRPr="00B0656B" w:rsidRDefault="00972EA6" w:rsidP="00A872E9">
            <w:pPr>
              <w:spacing w:before="60" w:after="60"/>
            </w:pPr>
            <w:r w:rsidRPr="00EC1CFE">
              <w:t xml:space="preserve">Return the </w:t>
            </w:r>
            <w:r w:rsidRPr="00A62D8F">
              <w:rPr>
                <w:rFonts w:cs="Times New Roman"/>
                <w:i/>
              </w:rPr>
              <w:t>tagMap</w:t>
            </w:r>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r>
              <w:rPr>
                <w:rFonts w:cs="Times New Roman"/>
                <w:i/>
              </w:rPr>
              <w:t>t</w:t>
            </w:r>
            <w:r w:rsidRPr="00A62D8F">
              <w:rPr>
                <w:rFonts w:cs="Times New Roman"/>
                <w:i/>
              </w:rPr>
              <w:t>agMap</w:t>
            </w:r>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r>
              <w:rPr>
                <w:rFonts w:ascii="Courier New" w:hAnsi="Courier New" w:cs="Courier New"/>
                <w:color w:val="000000"/>
                <w:sz w:val="20"/>
                <w:szCs w:val="20"/>
              </w:rPr>
              <w:t>getPreserveTagPrefixes</w:t>
            </w:r>
          </w:p>
        </w:tc>
        <w:tc>
          <w:tcPr>
            <w:tcW w:w="6737" w:type="dxa"/>
            <w:vAlign w:val="center"/>
          </w:tcPr>
          <w:p w14:paraId="1D5403A2" w14:textId="77777777" w:rsidR="00972EA6" w:rsidRPr="00B0656B" w:rsidRDefault="00972EA6" w:rsidP="00A872E9">
            <w:pPr>
              <w:spacing w:before="60" w:after="60"/>
            </w:pPr>
            <w:r w:rsidRPr="00EC1CFE">
              <w:t xml:space="preserve">Return the </w:t>
            </w:r>
            <w:r w:rsidRPr="00A62D8F">
              <w:rPr>
                <w:rFonts w:cs="Times New Roman"/>
                <w:i/>
              </w:rPr>
              <w:t>PreservePrefix</w:t>
            </w:r>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r w:rsidRPr="0053437D">
              <w:rPr>
                <w:rFonts w:ascii="Courier New" w:hAnsi="Courier New" w:cs="Courier New"/>
                <w:color w:val="000000"/>
                <w:sz w:val="20"/>
                <w:szCs w:val="20"/>
              </w:rPr>
              <w:t>getPrimaryField</w:t>
            </w:r>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r w:rsidRPr="00760AF7">
              <w:rPr>
                <w:i/>
              </w:rPr>
              <w:t>fieldMap</w:t>
            </w:r>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r w:rsidRPr="00760AF7">
              <w:rPr>
                <w:i/>
              </w:rPr>
              <w:t>fieldMap</w:t>
            </w:r>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r w:rsidRPr="00ED529B">
              <w:rPr>
                <w:rFonts w:ascii="Courier New" w:hAnsi="Courier New" w:cs="Courier New"/>
                <w:sz w:val="20"/>
                <w:szCs w:val="20"/>
              </w:rPr>
              <w:t>getXmlEdited</w:t>
            </w:r>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r w:rsidRPr="00760AF7">
              <w:rPr>
                <w:i/>
              </w:rPr>
              <w:t>CTagger</w:t>
            </w:r>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r w:rsidRPr="00A62D8F">
              <w:rPr>
                <w:rFonts w:cs="Times New Roman"/>
                <w:i/>
              </w:rPr>
              <w:t>fieldMap</w:t>
            </w:r>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r w:rsidRPr="00A62D8F">
              <w:rPr>
                <w:rFonts w:cs="Times New Roman"/>
                <w:i/>
              </w:rPr>
              <w:t>HedXML</w:t>
            </w:r>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r w:rsidRPr="00760AF7">
              <w:rPr>
                <w:i/>
              </w:rPr>
              <w:t>fieldMap</w:t>
            </w:r>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r w:rsidRPr="00D45E92">
              <w:rPr>
                <w:rFonts w:ascii="Courier New" w:hAnsi="Courier New" w:cs="Courier New"/>
                <w:sz w:val="20"/>
                <w:szCs w:val="20"/>
              </w:rPr>
              <w:t>setPrimaryMap</w:t>
            </w:r>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r w:rsidRPr="00261711">
              <w:rPr>
                <w:rFonts w:ascii="Courier New" w:hAnsi="Courier New" w:cs="Courier New"/>
                <w:sz w:val="20"/>
                <w:szCs w:val="20"/>
              </w:rPr>
              <w:t>setXml</w:t>
            </w:r>
          </w:p>
        </w:tc>
        <w:tc>
          <w:tcPr>
            <w:tcW w:w="6737" w:type="dxa"/>
            <w:vAlign w:val="center"/>
          </w:tcPr>
          <w:p w14:paraId="03E67586" w14:textId="37B6B17A" w:rsidR="00347AAD" w:rsidRPr="00F276D4" w:rsidRDefault="00347AAD" w:rsidP="00347AAD">
            <w:pPr>
              <w:spacing w:before="60" w:after="60"/>
            </w:pPr>
            <w:r w:rsidRPr="00261711">
              <w:t xml:space="preserve">Set the XML of the </w:t>
            </w:r>
            <w:r w:rsidRPr="00760AF7">
              <w:rPr>
                <w:i/>
              </w:rPr>
              <w:t>fieldMap</w:t>
            </w:r>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r w:rsidRPr="00A21585">
              <w:rPr>
                <w:rFonts w:ascii="Courier New" w:hAnsi="Courier New" w:cs="Courier New"/>
                <w:sz w:val="20"/>
                <w:szCs w:val="20"/>
              </w:rPr>
              <w:t>setXmlEdited</w:t>
            </w:r>
          </w:p>
        </w:tc>
        <w:tc>
          <w:tcPr>
            <w:tcW w:w="6737" w:type="dxa"/>
            <w:vAlign w:val="center"/>
          </w:tcPr>
          <w:p w14:paraId="53122DEA" w14:textId="39D81199" w:rsidR="00A21585" w:rsidRPr="00261711" w:rsidRDefault="00A21585" w:rsidP="00A21585">
            <w:pPr>
              <w:spacing w:before="60" w:after="60"/>
            </w:pPr>
            <w:r w:rsidRPr="00A21585">
              <w:t xml:space="preserve">Set the XML of the </w:t>
            </w:r>
            <w:r w:rsidRPr="00760AF7">
              <w:rPr>
                <w:i/>
              </w:rPr>
              <w:t>fieldMap</w:t>
            </w:r>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r w:rsidR="00953FB3">
        <w:fldChar w:fldCharType="begin"/>
      </w:r>
      <w:r w:rsidR="00953FB3">
        <w:instrText xml:space="preserve"> SEQ Table \* ARABIC </w:instrText>
      </w:r>
      <w:r w:rsidR="00953FB3">
        <w:fldChar w:fldCharType="separate"/>
      </w:r>
      <w:r w:rsidR="00B816BB">
        <w:rPr>
          <w:noProof/>
        </w:rPr>
        <w:t>10</w:t>
      </w:r>
      <w:r w:rsidR="00953FB3">
        <w:rPr>
          <w:noProof/>
        </w:rPr>
        <w:fldChar w:fldCharType="end"/>
      </w:r>
      <w:r>
        <w:t xml:space="preserve">. </w:t>
      </w:r>
      <w:r w:rsidRPr="00F97BDC">
        <w:t>A summary of the public static methods of the fieldMap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tagMap object</w:t>
      </w:r>
      <w:bookmarkEnd w:id="72"/>
      <w:bookmarkEnd w:id="73"/>
    </w:p>
    <w:p w14:paraId="13C6D2CB" w14:textId="77777777" w:rsidR="00972EA6" w:rsidRDefault="00972EA6" w:rsidP="00972EA6">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r w:rsidRPr="00A62D8F">
        <w:rPr>
          <w:rFonts w:cs="Times New Roman"/>
          <w:i/>
        </w:rPr>
        <w:t>fMap.map(1)</w:t>
      </w:r>
      <w:r>
        <w:t xml:space="preserve"> </w:t>
      </w:r>
      <w:r w:rsidRPr="00F65345">
        <w:t xml:space="preserve">of </w:t>
      </w:r>
      <w:r w:rsidRPr="00A62D8F">
        <w:t xml:space="preserve">Example </w:t>
      </w:r>
      <w:r w:rsidR="00270E54">
        <w:t>5</w:t>
      </w:r>
      <w:r w:rsidRPr="00A62D8F">
        <w:t>.</w:t>
      </w:r>
      <w:r w:rsidR="007A7D0B">
        <w:t>6</w:t>
      </w:r>
      <w:r>
        <w:t xml:space="preserve"> as a </w:t>
      </w:r>
      <w:r w:rsidRPr="00A62D8F">
        <w:rPr>
          <w:rFonts w:cs="Times New Roman"/>
          <w:i/>
          <w:szCs w:val="24"/>
        </w:rPr>
        <w:t>tagMap</w:t>
      </w:r>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4E52CC32" w14:textId="77777777" w:rsidR="00972EA6" w:rsidRDefault="00972EA6" w:rsidP="00972EA6"/>
    <w:p w14:paraId="59708A41" w14:textId="77777777" w:rsidR="00972EA6" w:rsidRDefault="00972EA6" w:rsidP="00972EA6">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r w:rsidRPr="00A62D8F">
        <w:rPr>
          <w:rFonts w:ascii="Courier New" w:hAnsi="Courier New" w:cs="Courier New"/>
          <w:color w:val="000000"/>
          <w:sz w:val="22"/>
        </w:rPr>
        <w:t>tMap = tagMap()</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r w:rsidR="00953FB3">
        <w:fldChar w:fldCharType="begin"/>
      </w:r>
      <w:r w:rsidR="00953FB3">
        <w:instrText xml:space="preserve"> SEQ Table \* ARABIC </w:instrText>
      </w:r>
      <w:r w:rsidR="00953FB3">
        <w:fldChar w:fldCharType="separate"/>
      </w:r>
      <w:r w:rsidR="00B816BB">
        <w:rPr>
          <w:noProof/>
        </w:rPr>
        <w:t>11</w:t>
      </w:r>
      <w:r w:rsidR="00953FB3">
        <w:rPr>
          <w:noProof/>
        </w:rPr>
        <w:fldChar w:fldCharType="end"/>
      </w:r>
      <w:r>
        <w:t xml:space="preserve">. </w:t>
      </w:r>
      <w:r w:rsidRPr="00354004">
        <w:t>A summary of arguments for tagMap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r w:rsidR="00953FB3">
        <w:fldChar w:fldCharType="begin"/>
      </w:r>
      <w:r w:rsidR="00953FB3">
        <w:instrText xml:space="preserve"> SEQ Table \* ARABIC </w:instrText>
      </w:r>
      <w:r w:rsidR="00953FB3">
        <w:fldChar w:fldCharType="separate"/>
      </w:r>
      <w:r w:rsidR="00B816BB">
        <w:rPr>
          <w:noProof/>
        </w:rPr>
        <w:t>12</w:t>
      </w:r>
      <w:r w:rsidR="00953FB3">
        <w:rPr>
          <w:noProof/>
        </w:rPr>
        <w:fldChar w:fldCharType="end"/>
      </w:r>
      <w:r>
        <w:t xml:space="preserve">. </w:t>
      </w:r>
      <w:r w:rsidRPr="004378C8">
        <w:t>A summary of the public methods of the tagMap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21E52732" w14:textId="0C7E5383" w:rsidR="00972EA6" w:rsidRPr="00B0656B" w:rsidRDefault="00392B34" w:rsidP="00A872E9">
            <w:pPr>
              <w:spacing w:before="60" w:after="60"/>
            </w:pPr>
            <w:r w:rsidRPr="00392B34">
              <w:t xml:space="preserve">Add the </w:t>
            </w:r>
            <w:r w:rsidRPr="00760AF7">
              <w:rPr>
                <w:i/>
              </w:rPr>
              <w:t>tagList</w:t>
            </w:r>
            <w:r w:rsidRPr="00392B34">
              <w:t xml:space="preserve"> of tags to this object based on </w:t>
            </w:r>
            <w:r w:rsidRPr="00760AF7">
              <w:rPr>
                <w:i/>
              </w:rPr>
              <w:t>updateType</w:t>
            </w:r>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r w:rsidRPr="00760AF7">
              <w:rPr>
                <w:i/>
              </w:rPr>
              <w:t>tagMap</w:t>
            </w:r>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r w:rsidRPr="00760AF7">
              <w:rPr>
                <w:i/>
              </w:rPr>
              <w:t>tagMap</w:t>
            </w:r>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r w:rsidRPr="00760AF7">
              <w:rPr>
                <w:i/>
              </w:rPr>
              <w:t>tagMap</w:t>
            </w:r>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r w:rsidRPr="00760AF7">
              <w:rPr>
                <w:i/>
              </w:rPr>
              <w:t>tagMap</w:t>
            </w:r>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r w:rsidRPr="000D1EA3">
              <w:rPr>
                <w:rFonts w:ascii="Courier New" w:hAnsi="Courier New" w:cs="Courier New"/>
                <w:sz w:val="20"/>
                <w:szCs w:val="20"/>
              </w:rPr>
              <w:t>getPrimary</w:t>
            </w:r>
          </w:p>
        </w:tc>
        <w:tc>
          <w:tcPr>
            <w:tcW w:w="6957" w:type="dxa"/>
            <w:vAlign w:val="center"/>
          </w:tcPr>
          <w:p w14:paraId="7B6C96E0" w14:textId="78739676" w:rsidR="000D1EA3" w:rsidRPr="005E1FBA" w:rsidRDefault="000D1EA3" w:rsidP="000D1EA3">
            <w:pPr>
              <w:spacing w:before="60" w:after="60"/>
            </w:pPr>
            <w:r w:rsidRPr="000D1EA3">
              <w:t xml:space="preserve">Return true if this tagMap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51A6BBB7" w14:textId="3AC6091B" w:rsidR="00972EA6" w:rsidRPr="00B0656B" w:rsidRDefault="00E2465C" w:rsidP="00A872E9">
            <w:pPr>
              <w:spacing w:before="60" w:after="60"/>
            </w:pPr>
            <w:r w:rsidRPr="00E2465C">
              <w:t xml:space="preserve">Return this </w:t>
            </w:r>
            <w:r w:rsidRPr="00760AF7">
              <w:rPr>
                <w:i/>
              </w:rPr>
              <w:t>tagMap</w:t>
            </w:r>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r w:rsidRPr="00760AF7">
              <w:rPr>
                <w:i/>
              </w:rPr>
              <w:t>tagMap</w:t>
            </w:r>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r w:rsidRPr="00760AF7">
              <w:rPr>
                <w:i/>
              </w:rPr>
              <w:t>tagMap</w:t>
            </w:r>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r w:rsidRPr="003774A2">
              <w:rPr>
                <w:i/>
              </w:rPr>
              <w:t>tagMap</w:t>
            </w:r>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r w:rsidRPr="000B1F6E">
              <w:rPr>
                <w:rFonts w:ascii="Courier New" w:hAnsi="Courier New" w:cs="Courier New"/>
                <w:sz w:val="20"/>
                <w:szCs w:val="20"/>
              </w:rPr>
              <w:t>setPrimary</w:t>
            </w:r>
          </w:p>
        </w:tc>
        <w:tc>
          <w:tcPr>
            <w:tcW w:w="6957" w:type="dxa"/>
            <w:vAlign w:val="center"/>
          </w:tcPr>
          <w:p w14:paraId="5768E996" w14:textId="353F69EB" w:rsidR="00116EF0" w:rsidRPr="00D61961" w:rsidRDefault="00311AF4" w:rsidP="00116EF0">
            <w:pPr>
              <w:spacing w:before="60" w:after="60"/>
            </w:pPr>
            <w:r w:rsidRPr="00311AF4">
              <w:t xml:space="preserve">Set this </w:t>
            </w:r>
            <w:r w:rsidRPr="00760AF7">
              <w:rPr>
                <w:i/>
              </w:rPr>
              <w:t>tagMap</w:t>
            </w:r>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r w:rsidR="00953FB3">
        <w:fldChar w:fldCharType="begin"/>
      </w:r>
      <w:r w:rsidR="00953FB3">
        <w:instrText xml:space="preserve"> SEQ Table \* ARABIC </w:instrText>
      </w:r>
      <w:r w:rsidR="00953FB3">
        <w:fldChar w:fldCharType="separate"/>
      </w:r>
      <w:r w:rsidR="00B816BB">
        <w:rPr>
          <w:noProof/>
        </w:rPr>
        <w:t>13</w:t>
      </w:r>
      <w:r w:rsidR="00953FB3">
        <w:rPr>
          <w:noProof/>
        </w:rPr>
        <w:fldChar w:fldCharType="end"/>
      </w:r>
      <w:r>
        <w:t xml:space="preserve">. </w:t>
      </w:r>
      <w:r w:rsidRPr="0064494C">
        <w:t xml:space="preserve">A summary of the public static methods of the </w:t>
      </w:r>
      <w:r w:rsidRPr="00760AF7">
        <w:rPr>
          <w:i/>
        </w:rPr>
        <w:t>tagMap</w:t>
      </w:r>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r w:rsidR="00972EA6" w:rsidRPr="003774A2">
        <w:rPr>
          <w:rStyle w:val="Heading2Char"/>
          <w:b/>
          <w:i/>
        </w:rPr>
        <w:t>tagList</w:t>
      </w:r>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 xml:space="preserve">class, the </w:t>
      </w:r>
      <w:r>
        <w:rPr>
          <w:rFonts w:cs="Times New Roman"/>
          <w:i/>
          <w:szCs w:val="24"/>
        </w:rPr>
        <w:t>tag</w:t>
      </w:r>
      <w:r w:rsidRPr="00A62D8F">
        <w:rPr>
          <w:rFonts w:cs="Times New Roman"/>
          <w:i/>
          <w:szCs w:val="24"/>
        </w:rPr>
        <w:t>Map</w:t>
      </w:r>
      <w:r w:rsidRPr="003F35A0">
        <w:rPr>
          <w:szCs w:val="24"/>
        </w:rPr>
        <w:t xml:space="preserve"> </w:t>
      </w:r>
      <w:r>
        <w:rPr>
          <w:szCs w:val="24"/>
        </w:rPr>
        <w:t>class uses t</w:t>
      </w:r>
      <w:r w:rsidRPr="003F35A0">
        <w:rPr>
          <w:szCs w:val="24"/>
        </w:rPr>
        <w:t xml:space="preserve">he </w:t>
      </w:r>
      <w:r w:rsidRPr="00A62D8F">
        <w:rPr>
          <w:rFonts w:cs="Times New Roman"/>
          <w:i/>
          <w:szCs w:val="24"/>
        </w:rPr>
        <w:t>tag</w:t>
      </w:r>
      <w:r>
        <w:rPr>
          <w:rFonts w:cs="Times New Roman"/>
          <w:i/>
          <w:szCs w:val="24"/>
        </w:rPr>
        <w:t xml:space="preserve">List </w:t>
      </w:r>
      <w:r w:rsidRPr="003F35A0">
        <w:rPr>
          <w:szCs w:val="24"/>
        </w:rPr>
        <w:t>class</w:t>
      </w:r>
      <w:r>
        <w:rPr>
          <w:szCs w:val="24"/>
        </w:rPr>
        <w:t xml:space="preserve">. The </w:t>
      </w:r>
      <w:r>
        <w:rPr>
          <w:i/>
          <w:szCs w:val="24"/>
        </w:rPr>
        <w:t xml:space="preserve">tagList </w:t>
      </w:r>
      <w:r w:rsidRPr="005D753D">
        <w:rPr>
          <w:szCs w:val="24"/>
        </w:rPr>
        <w:t>class</w:t>
      </w:r>
      <w:r>
        <w:rPr>
          <w:szCs w:val="24"/>
        </w:rPr>
        <w:t xml:space="preserve"> represents each individual value and the associated tags in the </w:t>
      </w:r>
      <w:r>
        <w:rPr>
          <w:i/>
          <w:szCs w:val="24"/>
        </w:rPr>
        <w:t>tagMap</w:t>
      </w:r>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r w:rsidRPr="00FA5034">
        <w:rPr>
          <w:i/>
        </w:rPr>
        <w:t>tagList</w:t>
      </w:r>
      <w:r>
        <w:t xml:space="preserve"> representing a green square that belongs to </w:t>
      </w:r>
      <w:r w:rsidRPr="00FA5034">
        <w:rPr>
          <w:i/>
        </w:rPr>
        <w:t>tagMap</w:t>
      </w:r>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 xml:space="preserve">tList </w:t>
      </w:r>
      <w:r w:rsidRPr="007C4C27">
        <w:rPr>
          <w:rFonts w:ascii="Courier New" w:hAnsi="Courier New" w:cs="Courier New"/>
          <w:color w:val="000000"/>
          <w:sz w:val="22"/>
          <w:szCs w:val="20"/>
        </w:rPr>
        <w:t>= tagLis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add({'</w:t>
      </w:r>
      <w:r w:rsidRPr="007C4C27">
        <w:rPr>
          <w:rFonts w:ascii="Courier New" w:hAnsi="Courier New" w:cs="Courier New"/>
          <w:color w:val="000000"/>
          <w:sz w:val="22"/>
          <w:szCs w:val="20"/>
        </w:rPr>
        <w:t>Attribute/Visual/Color/Gre</w:t>
      </w:r>
      <w:r>
        <w:rPr>
          <w:rFonts w:ascii="Courier New" w:hAnsi="Courier New" w:cs="Courier New"/>
          <w:color w:val="000000"/>
          <w:sz w:val="22"/>
          <w:szCs w:val="20"/>
        </w:rPr>
        <w:t>en','</w:t>
      </w:r>
      <w:r w:rsidRPr="007C4C27">
        <w:rPr>
          <w:rFonts w:ascii="Courier New" w:hAnsi="Courier New" w:cs="Courier New"/>
          <w:color w:val="000000"/>
          <w:sz w:val="22"/>
          <w:szCs w:val="20"/>
        </w:rPr>
        <w:t>Item/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t</w:t>
      </w:r>
      <w:r>
        <w:rPr>
          <w:rFonts w:ascii="Courier New" w:hAnsi="Courier New" w:cs="Courier New"/>
          <w:color w:val="000000"/>
          <w:sz w:val="22"/>
        </w:rPr>
        <w:t>List</w:t>
      </w:r>
      <w:r w:rsidRPr="00A62D8F">
        <w:rPr>
          <w:rFonts w:ascii="Courier New" w:hAnsi="Courier New" w:cs="Courier New"/>
          <w:color w:val="000000"/>
          <w:sz w:val="22"/>
        </w:rPr>
        <w:t xml:space="preserve"> = </w:t>
      </w:r>
      <w:r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r w:rsidR="00953FB3">
        <w:fldChar w:fldCharType="begin"/>
      </w:r>
      <w:r w:rsidR="00953FB3">
        <w:instrText xml:space="preserve"> SEQ Table \* ARABIC </w:instrText>
      </w:r>
      <w:r w:rsidR="00953FB3">
        <w:fldChar w:fldCharType="separate"/>
      </w:r>
      <w:r w:rsidR="00B816BB">
        <w:rPr>
          <w:noProof/>
        </w:rPr>
        <w:t>14</w:t>
      </w:r>
      <w:r w:rsidR="00953FB3">
        <w:rPr>
          <w:noProof/>
        </w:rPr>
        <w:fldChar w:fldCharType="end"/>
      </w:r>
      <w:r>
        <w:t xml:space="preserve">. </w:t>
      </w:r>
      <w:r w:rsidRPr="000B0E26">
        <w:t>A summary of arguments for tagList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r w:rsidR="00953FB3">
        <w:fldChar w:fldCharType="begin"/>
      </w:r>
      <w:r w:rsidR="00953FB3">
        <w:instrText xml:space="preserve"> SEQ Table \* ARABIC </w:instrText>
      </w:r>
      <w:r w:rsidR="00953FB3">
        <w:fldChar w:fldCharType="separate"/>
      </w:r>
      <w:r w:rsidR="00B816BB">
        <w:rPr>
          <w:noProof/>
        </w:rPr>
        <w:t>15</w:t>
      </w:r>
      <w:r w:rsidR="00953FB3">
        <w:rPr>
          <w:noProof/>
        </w:rPr>
        <w:fldChar w:fldCharType="end"/>
      </w:r>
      <w:r>
        <w:t xml:space="preserve">. </w:t>
      </w:r>
      <w:r w:rsidRPr="00DA6042">
        <w:t>A summary of the public methods of the tagList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r w:rsidRPr="00760AF7">
              <w:rPr>
                <w:i/>
              </w:rPr>
              <w:t>tagList</w:t>
            </w:r>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r w:rsidRPr="00760AF7">
              <w:rPr>
                <w:i/>
              </w:rPr>
              <w:t>tagList</w:t>
            </w:r>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r w:rsidRPr="00760AF7">
              <w:rPr>
                <w:i/>
              </w:rPr>
              <w:t>tagList</w:t>
            </w:r>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r w:rsidRPr="003774A2">
              <w:rPr>
                <w:i/>
              </w:rPr>
              <w:t>tagList</w:t>
            </w:r>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r w:rsidRPr="00760AF7">
              <w:rPr>
                <w:i/>
              </w:rPr>
              <w:t>tagList</w:t>
            </w:r>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r>
              <w:t>tagLis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r w:rsidRPr="003774A2">
              <w:rPr>
                <w:i/>
              </w:rPr>
              <w:t>tagList</w:t>
            </w:r>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r w:rsidRPr="00760AF7">
              <w:rPr>
                <w:i/>
              </w:rPr>
              <w:t>tagList</w:t>
            </w:r>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r w:rsidRPr="003774A2">
              <w:rPr>
                <w:i/>
              </w:rPr>
              <w:t>tagList</w:t>
            </w:r>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r w:rsidRPr="00760AF7">
              <w:rPr>
                <w:i/>
              </w:rPr>
              <w:t>tagList</w:t>
            </w:r>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r w:rsidR="001E028E" w:rsidRPr="00760AF7">
              <w:rPr>
                <w:i/>
              </w:rPr>
              <w:t>tagList</w:t>
            </w:r>
            <w:r w:rsidR="001E028E">
              <w:t xml:space="preserve"> and in the other </w:t>
            </w:r>
            <w:r w:rsidR="001E028E" w:rsidRPr="00760AF7">
              <w:rPr>
                <w:i/>
              </w:rPr>
              <w:t>tagList</w:t>
            </w:r>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r w:rsidRPr="003774A2">
              <w:rPr>
                <w:i/>
              </w:rPr>
              <w:t>tagList</w:t>
            </w:r>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r w:rsidRPr="00760AF7">
              <w:rPr>
                <w:i/>
              </w:rPr>
              <w:t>tagList</w:t>
            </w:r>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r w:rsidRPr="00760AF7">
              <w:rPr>
                <w:i/>
              </w:rPr>
              <w:t>tagList</w:t>
            </w:r>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r w:rsidR="00972EA6" w:rsidRPr="00760AF7">
              <w:rPr>
                <w:i/>
              </w:rPr>
              <w:t>tagList</w:t>
            </w:r>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r w:rsidRPr="003774A2">
              <w:rPr>
                <w:i/>
              </w:rPr>
              <w:t>tagList</w:t>
            </w:r>
            <w:r>
              <w:rPr>
                <w:i/>
              </w:rPr>
              <w:t xml:space="preserve"> </w:t>
            </w:r>
            <w:r>
              <w:t xml:space="preserve">to those of this </w:t>
            </w:r>
            <w:r w:rsidRPr="00760AF7">
              <w:rPr>
                <w:i/>
              </w:rPr>
              <w:t>tagList</w:t>
            </w:r>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r w:rsidR="00953FB3">
        <w:fldChar w:fldCharType="begin"/>
      </w:r>
      <w:r w:rsidR="00953FB3">
        <w:instrText xml:space="preserve"> SEQ Table \* ARABIC </w:instrText>
      </w:r>
      <w:r w:rsidR="00953FB3">
        <w:fldChar w:fldCharType="separate"/>
      </w:r>
      <w:r w:rsidR="00B816BB">
        <w:rPr>
          <w:noProof/>
        </w:rPr>
        <w:t>16</w:t>
      </w:r>
      <w:r w:rsidR="00953FB3">
        <w:rPr>
          <w:noProof/>
        </w:rPr>
        <w:fldChar w:fldCharType="end"/>
      </w:r>
      <w:r>
        <w:t xml:space="preserve">. </w:t>
      </w:r>
      <w:r w:rsidRPr="003E6F74">
        <w:t>A summary of the public static methods of the tagList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r w:rsidRPr="00AC2034">
              <w:rPr>
                <w:rFonts w:ascii="Courier New" w:hAnsi="Courier New" w:cs="Courier New"/>
                <w:sz w:val="20"/>
                <w:szCs w:val="20"/>
              </w:rPr>
              <w:t>getUnsortedCanonical</w:t>
            </w:r>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r w:rsidRPr="00760AF7">
              <w:rPr>
                <w:i/>
              </w:rPr>
              <w:t>cellstr</w:t>
            </w:r>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r w:rsidRPr="00760AF7">
              <w:rPr>
                <w:i/>
              </w:rPr>
              <w:t>cellstr</w:t>
            </w:r>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r w:rsidRPr="00760AF7">
              <w:rPr>
                <w:i/>
              </w:rPr>
              <w:t>cellstrs</w:t>
            </w:r>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24417BC6" w14:textId="77777777" w:rsidR="00972EA6" w:rsidRPr="009024FC" w:rsidRDefault="00972EA6" w:rsidP="00A872E9">
            <w:pPr>
              <w:spacing w:before="60" w:after="60"/>
            </w:pPr>
            <w:r>
              <w:t xml:space="preserve">Create string from </w:t>
            </w:r>
            <w:r w:rsidRPr="00760AF7">
              <w:rPr>
                <w:i/>
              </w:rPr>
              <w:t>cellstr</w:t>
            </w:r>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r w:rsidRPr="00ED490A">
              <w:rPr>
                <w:i/>
              </w:rPr>
              <w:t>tagList</w:t>
            </w:r>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501E76D" w14:textId="77777777" w:rsidR="00972EA6" w:rsidRPr="00572455" w:rsidRDefault="00972EA6" w:rsidP="00A872E9">
            <w:pPr>
              <w:spacing w:before="60" w:after="60"/>
            </w:pPr>
            <w:r w:rsidRPr="00572455">
              <w:t xml:space="preserve">Validate a </w:t>
            </w:r>
            <w:r w:rsidRPr="00760AF7">
              <w:rPr>
                <w:i/>
              </w:rPr>
              <w:t>cellstr</w:t>
            </w:r>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r w:rsidRPr="00A62D8F">
        <w:rPr>
          <w:rFonts w:cs="Times New Roman"/>
          <w:i/>
          <w:szCs w:val="24"/>
        </w:rPr>
        <w:t>writetags</w:t>
      </w:r>
      <w:r>
        <w:rPr>
          <w:szCs w:val="24"/>
        </w:rPr>
        <w:t xml:space="preserve"> function to write the tag information to the dataset. </w:t>
      </w:r>
      <w:r>
        <w:rPr>
          <w:i/>
          <w:szCs w:val="24"/>
        </w:rPr>
        <w:t>HEDTools</w:t>
      </w:r>
      <w:r>
        <w:rPr>
          <w:szCs w:val="24"/>
        </w:rPr>
        <w:t xml:space="preserve"> writes the tags in two different ways: as a summary field map in the </w:t>
      </w:r>
      <w:r w:rsidRPr="00A62D8F">
        <w:rPr>
          <w:rFonts w:cs="Times New Roman"/>
          <w:i/>
          <w:szCs w:val="24"/>
        </w:rPr>
        <w:t>.etc.tags</w:t>
      </w:r>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r w:rsidRPr="000A44A5">
        <w:rPr>
          <w:i/>
          <w:szCs w:val="24"/>
        </w:rPr>
        <w:t>i</w:t>
      </w:r>
      <w:r w:rsidRPr="000A44A5">
        <w:rPr>
          <w:szCs w:val="24"/>
          <w:vertAlign w:val="superscript"/>
        </w:rPr>
        <w:t>th</w:t>
      </w:r>
      <w:r>
        <w:rPr>
          <w:szCs w:val="24"/>
        </w:rPr>
        <w:t xml:space="preserve"> event to the </w:t>
      </w:r>
      <w:r w:rsidRPr="00A62D8F">
        <w:rPr>
          <w:rFonts w:cs="Times New Roman"/>
          <w:i/>
          <w:szCs w:val="24"/>
        </w:rPr>
        <w:t>.event(i).usertags</w:t>
      </w:r>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r w:rsidRPr="00A62D8F">
        <w:rPr>
          <w:rFonts w:cs="Times New Roman"/>
          <w:i/>
        </w:rPr>
        <w:t>fieldMap</w:t>
      </w:r>
      <w:r>
        <w:t xml:space="preserve"> object </w:t>
      </w:r>
      <w:r w:rsidRPr="00A62D8F">
        <w:rPr>
          <w:rFonts w:cs="Times New Roman"/>
          <w:i/>
        </w:rPr>
        <w:t>fMap</w:t>
      </w:r>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r>
        <w:rPr>
          <w:i/>
          <w:szCs w:val="24"/>
        </w:rPr>
        <w:t>writetags</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r w:rsidRPr="00A62D8F">
        <w:rPr>
          <w:rFonts w:cs="Times New Roman"/>
          <w:i/>
        </w:rPr>
        <w:t>fMap</w:t>
      </w:r>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r w:rsidRPr="00A62D8F">
        <w:rPr>
          <w:rFonts w:ascii="Courier New" w:hAnsi="Courier New" w:cs="Courier New"/>
          <w:color w:val="000000"/>
          <w:sz w:val="22"/>
          <w:szCs w:val="20"/>
        </w:rPr>
        <w:t xml:space="preserve">eData = writetags(eData, fMap)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 xml:space="preserve">eData = writetags(eData, fMap,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lastRenderedPageBreak/>
        <w:t xml:space="preserve">Table </w:t>
      </w:r>
      <w:r w:rsidR="00953FB3">
        <w:fldChar w:fldCharType="begin"/>
      </w:r>
      <w:r w:rsidR="00953FB3">
        <w:instrText xml:space="preserve"> SEQ Table \* ARABIC </w:instrText>
      </w:r>
      <w:r w:rsidR="00953FB3">
        <w:fldChar w:fldCharType="separate"/>
      </w:r>
      <w:r w:rsidR="00B816BB">
        <w:rPr>
          <w:noProof/>
        </w:rPr>
        <w:t>17</w:t>
      </w:r>
      <w:r w:rsidR="00953FB3">
        <w:rPr>
          <w:noProof/>
        </w:rPr>
        <w:fldChar w:fldCharType="end"/>
      </w:r>
      <w:r>
        <w:t>. A s</w:t>
      </w:r>
      <w:r w:rsidRPr="00C44A95">
        <w:t>ummary of arguments the writetags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color w:val="000000"/>
                <w:sz w:val="20"/>
                <w:szCs w:val="20"/>
              </w:rPr>
              <w:t>eData</w:t>
            </w:r>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r w:rsidR="00F74962">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9B2AD2">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r>
        <w:rPr>
          <w:i/>
        </w:rPr>
        <w:t>HEDTools</w:t>
      </w:r>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r w:rsidR="00C27C05" w:rsidRPr="00760AF7">
        <w:rPr>
          <w:i/>
        </w:rPr>
        <w:t>HEDTools</w:t>
      </w:r>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setup_tests.m</w:t>
      </w:r>
      <w:r w:rsidR="00C27C05">
        <w:t xml:space="preserve"> file and adjust the </w:t>
      </w:r>
      <w:r w:rsidR="00C27C05" w:rsidRPr="00A62D8F">
        <w:rPr>
          <w:rFonts w:cs="Times New Roman"/>
          <w:i/>
        </w:rPr>
        <w:t>values.testroot</w:t>
      </w:r>
      <w:r w:rsidR="00C27C05">
        <w:t xml:space="preserve"> to contain the path of your unzipped archive. </w:t>
      </w:r>
      <w:r w:rsidR="002038DE">
        <w:rPr>
          <w:i/>
        </w:rPr>
        <w:t>CTagger</w:t>
      </w:r>
      <w:r w:rsidR="00C27C05">
        <w:rPr>
          <w:i/>
        </w:rPr>
        <w:t xml:space="preserve"> </w:t>
      </w:r>
      <w:r w:rsidR="00C27C05">
        <w:t xml:space="preserve">comes with examples contained in the </w:t>
      </w:r>
      <w:r w:rsidR="00C27C05">
        <w:rPr>
          <w:i/>
        </w:rPr>
        <w:t xml:space="preserve">tagging_example.m </w:t>
      </w:r>
      <w:r w:rsidR="00C27C05">
        <w:t xml:space="preserve">script. The examples use external data not located in the </w:t>
      </w:r>
      <w:r w:rsidR="00C27C05" w:rsidRPr="00760AF7">
        <w:rPr>
          <w:i/>
        </w:rPr>
        <w:t>HEDTools</w:t>
      </w:r>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r w:rsidR="00C27C05" w:rsidRPr="001B6860">
        <w:rPr>
          <w:i/>
        </w:rPr>
        <w:t>exampleDir</w:t>
      </w:r>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r w:rsidR="00BF23C5">
        <w:rPr>
          <w:i/>
        </w:rPr>
        <w:t>HEDTools</w:t>
      </w:r>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F24F13" w14:textId="77777777" w:rsidR="00953FB3" w:rsidRDefault="00953FB3" w:rsidP="00352BE1">
      <w:r>
        <w:separator/>
      </w:r>
    </w:p>
  </w:endnote>
  <w:endnote w:type="continuationSeparator" w:id="0">
    <w:p w14:paraId="756CE5CC" w14:textId="77777777" w:rsidR="00953FB3" w:rsidRDefault="00953FB3"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A12C54" w:rsidRDefault="00A12C54">
        <w:pPr>
          <w:pStyle w:val="Footer"/>
          <w:jc w:val="center"/>
        </w:pPr>
        <w:r>
          <w:fldChar w:fldCharType="begin"/>
        </w:r>
        <w:r>
          <w:instrText xml:space="preserve"> PAGE   \* MERGEFORMAT </w:instrText>
        </w:r>
        <w:r>
          <w:fldChar w:fldCharType="separate"/>
        </w:r>
        <w:r w:rsidR="006E5A3E">
          <w:rPr>
            <w:noProof/>
          </w:rPr>
          <w:t>35</w:t>
        </w:r>
        <w:r>
          <w:rPr>
            <w:noProof/>
          </w:rPr>
          <w:fldChar w:fldCharType="end"/>
        </w:r>
      </w:p>
    </w:sdtContent>
  </w:sdt>
  <w:p w14:paraId="5852E208" w14:textId="77777777" w:rsidR="00A12C54" w:rsidRDefault="00A12C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87CB35" w14:textId="77777777" w:rsidR="00953FB3" w:rsidRDefault="00953FB3" w:rsidP="00352BE1">
      <w:r>
        <w:separator/>
      </w:r>
    </w:p>
  </w:footnote>
  <w:footnote w:type="continuationSeparator" w:id="0">
    <w:p w14:paraId="7964F12D" w14:textId="77777777" w:rsidR="00953FB3" w:rsidRDefault="00953FB3"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3E3"/>
    <w:rsid w:val="000004CF"/>
    <w:rsid w:val="000005AD"/>
    <w:rsid w:val="00000E1B"/>
    <w:rsid w:val="00000ED0"/>
    <w:rsid w:val="0000278E"/>
    <w:rsid w:val="0000364F"/>
    <w:rsid w:val="000041C2"/>
    <w:rsid w:val="00004B7B"/>
    <w:rsid w:val="00006541"/>
    <w:rsid w:val="000065F1"/>
    <w:rsid w:val="0001085F"/>
    <w:rsid w:val="000128EE"/>
    <w:rsid w:val="00012926"/>
    <w:rsid w:val="000131AD"/>
    <w:rsid w:val="000135FB"/>
    <w:rsid w:val="0001398C"/>
    <w:rsid w:val="000148E8"/>
    <w:rsid w:val="00014BF0"/>
    <w:rsid w:val="00014D52"/>
    <w:rsid w:val="00020C98"/>
    <w:rsid w:val="000210E7"/>
    <w:rsid w:val="00021C95"/>
    <w:rsid w:val="00024A68"/>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0E0C"/>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2B4F"/>
    <w:rsid w:val="00092C3F"/>
    <w:rsid w:val="000935DD"/>
    <w:rsid w:val="000942F9"/>
    <w:rsid w:val="0009775A"/>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2E6"/>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3A5"/>
    <w:rsid w:val="000E3672"/>
    <w:rsid w:val="000E39FA"/>
    <w:rsid w:val="000E3ACB"/>
    <w:rsid w:val="000E534A"/>
    <w:rsid w:val="000E5E0E"/>
    <w:rsid w:val="000E78D2"/>
    <w:rsid w:val="000E7B70"/>
    <w:rsid w:val="000E7D28"/>
    <w:rsid w:val="000E7D72"/>
    <w:rsid w:val="000F0CCF"/>
    <w:rsid w:val="000F142F"/>
    <w:rsid w:val="000F1B21"/>
    <w:rsid w:val="000F20E7"/>
    <w:rsid w:val="000F262F"/>
    <w:rsid w:val="000F3434"/>
    <w:rsid w:val="000F3994"/>
    <w:rsid w:val="000F4A8D"/>
    <w:rsid w:val="000F5752"/>
    <w:rsid w:val="000F7E13"/>
    <w:rsid w:val="00100E4E"/>
    <w:rsid w:val="0010170E"/>
    <w:rsid w:val="00101D81"/>
    <w:rsid w:val="00102168"/>
    <w:rsid w:val="00102D44"/>
    <w:rsid w:val="00103543"/>
    <w:rsid w:val="00103CEA"/>
    <w:rsid w:val="00104B83"/>
    <w:rsid w:val="00105102"/>
    <w:rsid w:val="001079B0"/>
    <w:rsid w:val="00107BC8"/>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0BF4"/>
    <w:rsid w:val="00120C7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E01"/>
    <w:rsid w:val="00164F0E"/>
    <w:rsid w:val="00166F01"/>
    <w:rsid w:val="001672DB"/>
    <w:rsid w:val="001673A5"/>
    <w:rsid w:val="0016753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AF2"/>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07"/>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5E87"/>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37F5"/>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0DA1"/>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4721"/>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007"/>
    <w:rsid w:val="002A080B"/>
    <w:rsid w:val="002A08A3"/>
    <w:rsid w:val="002A0B99"/>
    <w:rsid w:val="002A12D0"/>
    <w:rsid w:val="002A13C4"/>
    <w:rsid w:val="002A1A5E"/>
    <w:rsid w:val="002A1B5D"/>
    <w:rsid w:val="002A2671"/>
    <w:rsid w:val="002A32C5"/>
    <w:rsid w:val="002A3A25"/>
    <w:rsid w:val="002A4CF8"/>
    <w:rsid w:val="002A540E"/>
    <w:rsid w:val="002A6940"/>
    <w:rsid w:val="002A6BC8"/>
    <w:rsid w:val="002A70DA"/>
    <w:rsid w:val="002B30C2"/>
    <w:rsid w:val="002B46B0"/>
    <w:rsid w:val="002B5026"/>
    <w:rsid w:val="002B57FF"/>
    <w:rsid w:val="002B6633"/>
    <w:rsid w:val="002B6874"/>
    <w:rsid w:val="002B6B11"/>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09F7"/>
    <w:rsid w:val="002D1A32"/>
    <w:rsid w:val="002D1AF9"/>
    <w:rsid w:val="002D1C2B"/>
    <w:rsid w:val="002D2528"/>
    <w:rsid w:val="002D2FB4"/>
    <w:rsid w:val="002D34F9"/>
    <w:rsid w:val="002D37DF"/>
    <w:rsid w:val="002D3852"/>
    <w:rsid w:val="002D3C2E"/>
    <w:rsid w:val="002D414A"/>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5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B72"/>
    <w:rsid w:val="00327CA9"/>
    <w:rsid w:val="00330261"/>
    <w:rsid w:val="003304A1"/>
    <w:rsid w:val="003308D9"/>
    <w:rsid w:val="00330EA8"/>
    <w:rsid w:val="003317FD"/>
    <w:rsid w:val="00332840"/>
    <w:rsid w:val="003335E4"/>
    <w:rsid w:val="00333889"/>
    <w:rsid w:val="00334F18"/>
    <w:rsid w:val="00335219"/>
    <w:rsid w:val="00335CEB"/>
    <w:rsid w:val="0033612F"/>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B2A"/>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675D6"/>
    <w:rsid w:val="003715ED"/>
    <w:rsid w:val="0037226E"/>
    <w:rsid w:val="00372964"/>
    <w:rsid w:val="00372BF6"/>
    <w:rsid w:val="00372D96"/>
    <w:rsid w:val="00374247"/>
    <w:rsid w:val="00374BF9"/>
    <w:rsid w:val="00375187"/>
    <w:rsid w:val="00375259"/>
    <w:rsid w:val="00375C42"/>
    <w:rsid w:val="00376291"/>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202"/>
    <w:rsid w:val="003A597C"/>
    <w:rsid w:val="003A5AF0"/>
    <w:rsid w:val="003A5BE5"/>
    <w:rsid w:val="003A5CB8"/>
    <w:rsid w:val="003A5D1C"/>
    <w:rsid w:val="003A6447"/>
    <w:rsid w:val="003B055D"/>
    <w:rsid w:val="003B05E3"/>
    <w:rsid w:val="003B0D4F"/>
    <w:rsid w:val="003B1416"/>
    <w:rsid w:val="003B1BAA"/>
    <w:rsid w:val="003B1F78"/>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1DE8"/>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674"/>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6790"/>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0B1"/>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52C"/>
    <w:rsid w:val="00483706"/>
    <w:rsid w:val="00484B69"/>
    <w:rsid w:val="00484C82"/>
    <w:rsid w:val="00485F0E"/>
    <w:rsid w:val="0048715D"/>
    <w:rsid w:val="004873A9"/>
    <w:rsid w:val="00487831"/>
    <w:rsid w:val="004903FC"/>
    <w:rsid w:val="00491544"/>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2E4"/>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5403"/>
    <w:rsid w:val="005159C8"/>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716"/>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380"/>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5B6"/>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515"/>
    <w:rsid w:val="005E49BC"/>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041"/>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659"/>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7AF"/>
    <w:rsid w:val="00655E1F"/>
    <w:rsid w:val="00655F0C"/>
    <w:rsid w:val="00657388"/>
    <w:rsid w:val="006575D7"/>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1C4"/>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3CFC"/>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A79C7"/>
    <w:rsid w:val="006B0094"/>
    <w:rsid w:val="006B0C83"/>
    <w:rsid w:val="006B11B6"/>
    <w:rsid w:val="006B2432"/>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D7C5C"/>
    <w:rsid w:val="006E0030"/>
    <w:rsid w:val="006E0D28"/>
    <w:rsid w:val="006E1356"/>
    <w:rsid w:val="006E2775"/>
    <w:rsid w:val="006E2A67"/>
    <w:rsid w:val="006E374A"/>
    <w:rsid w:val="006E3CD2"/>
    <w:rsid w:val="006E42D2"/>
    <w:rsid w:val="006E50C8"/>
    <w:rsid w:val="006E5A3E"/>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388"/>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439"/>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681"/>
    <w:rsid w:val="00770EE0"/>
    <w:rsid w:val="00770F8E"/>
    <w:rsid w:val="007713DF"/>
    <w:rsid w:val="00771620"/>
    <w:rsid w:val="007726E6"/>
    <w:rsid w:val="007731B3"/>
    <w:rsid w:val="00773483"/>
    <w:rsid w:val="00773732"/>
    <w:rsid w:val="007748EC"/>
    <w:rsid w:val="00774DBD"/>
    <w:rsid w:val="00776296"/>
    <w:rsid w:val="007762EA"/>
    <w:rsid w:val="007777B3"/>
    <w:rsid w:val="00780083"/>
    <w:rsid w:val="007802F3"/>
    <w:rsid w:val="0078031C"/>
    <w:rsid w:val="00780803"/>
    <w:rsid w:val="00781144"/>
    <w:rsid w:val="00781CC8"/>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1FD8"/>
    <w:rsid w:val="007B22DB"/>
    <w:rsid w:val="007B25FC"/>
    <w:rsid w:val="007B2E4D"/>
    <w:rsid w:val="007B3628"/>
    <w:rsid w:val="007B4BE3"/>
    <w:rsid w:val="007B5AEE"/>
    <w:rsid w:val="007B5D48"/>
    <w:rsid w:val="007B64C1"/>
    <w:rsid w:val="007B6E65"/>
    <w:rsid w:val="007C0BB1"/>
    <w:rsid w:val="007C0EE2"/>
    <w:rsid w:val="007C1BE1"/>
    <w:rsid w:val="007C2A1F"/>
    <w:rsid w:val="007C3397"/>
    <w:rsid w:val="007C40B8"/>
    <w:rsid w:val="007C42CC"/>
    <w:rsid w:val="007C4C27"/>
    <w:rsid w:val="007C4CF6"/>
    <w:rsid w:val="007C55B5"/>
    <w:rsid w:val="007C5B48"/>
    <w:rsid w:val="007C668A"/>
    <w:rsid w:val="007C6ECC"/>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086"/>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0771"/>
    <w:rsid w:val="008110F4"/>
    <w:rsid w:val="0081140A"/>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608"/>
    <w:rsid w:val="00831967"/>
    <w:rsid w:val="008322C0"/>
    <w:rsid w:val="008329DD"/>
    <w:rsid w:val="0083336F"/>
    <w:rsid w:val="00835A5D"/>
    <w:rsid w:val="00835D70"/>
    <w:rsid w:val="00837CFB"/>
    <w:rsid w:val="00837D96"/>
    <w:rsid w:val="008407FB"/>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BBC"/>
    <w:rsid w:val="00851F71"/>
    <w:rsid w:val="00852B20"/>
    <w:rsid w:val="008534E8"/>
    <w:rsid w:val="00854281"/>
    <w:rsid w:val="008545B0"/>
    <w:rsid w:val="00854FFB"/>
    <w:rsid w:val="0085556A"/>
    <w:rsid w:val="00855872"/>
    <w:rsid w:val="00855DEB"/>
    <w:rsid w:val="00856202"/>
    <w:rsid w:val="008565E2"/>
    <w:rsid w:val="00857479"/>
    <w:rsid w:val="008577C1"/>
    <w:rsid w:val="00860C97"/>
    <w:rsid w:val="00860EAD"/>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0C4"/>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0DCB"/>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3FF5"/>
    <w:rsid w:val="008D568F"/>
    <w:rsid w:val="008D57FD"/>
    <w:rsid w:val="008D5E4B"/>
    <w:rsid w:val="008D60AD"/>
    <w:rsid w:val="008D6489"/>
    <w:rsid w:val="008D68B4"/>
    <w:rsid w:val="008D6E2C"/>
    <w:rsid w:val="008D6FD5"/>
    <w:rsid w:val="008D7DBB"/>
    <w:rsid w:val="008D7F8F"/>
    <w:rsid w:val="008E023F"/>
    <w:rsid w:val="008E108B"/>
    <w:rsid w:val="008E1B3B"/>
    <w:rsid w:val="008E20E3"/>
    <w:rsid w:val="008E3942"/>
    <w:rsid w:val="008E4F4F"/>
    <w:rsid w:val="008E590B"/>
    <w:rsid w:val="008E5A58"/>
    <w:rsid w:val="008E5C3C"/>
    <w:rsid w:val="008E61FC"/>
    <w:rsid w:val="008E65DC"/>
    <w:rsid w:val="008F0D59"/>
    <w:rsid w:val="008F0FC1"/>
    <w:rsid w:val="008F17D5"/>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27FC4"/>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3FB3"/>
    <w:rsid w:val="00954050"/>
    <w:rsid w:val="00954D4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AA5"/>
    <w:rsid w:val="00972B58"/>
    <w:rsid w:val="00972EA6"/>
    <w:rsid w:val="00972EF1"/>
    <w:rsid w:val="0097381A"/>
    <w:rsid w:val="0097381D"/>
    <w:rsid w:val="00973DBE"/>
    <w:rsid w:val="009742FA"/>
    <w:rsid w:val="0097489F"/>
    <w:rsid w:val="00974BE3"/>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5D7A"/>
    <w:rsid w:val="009875E1"/>
    <w:rsid w:val="00987783"/>
    <w:rsid w:val="00990B77"/>
    <w:rsid w:val="00991EA8"/>
    <w:rsid w:val="00992600"/>
    <w:rsid w:val="009929A3"/>
    <w:rsid w:val="00992F9C"/>
    <w:rsid w:val="00993E17"/>
    <w:rsid w:val="00994BB1"/>
    <w:rsid w:val="009951D1"/>
    <w:rsid w:val="00995363"/>
    <w:rsid w:val="00995438"/>
    <w:rsid w:val="00995EAE"/>
    <w:rsid w:val="00996572"/>
    <w:rsid w:val="00997CE9"/>
    <w:rsid w:val="00997DCE"/>
    <w:rsid w:val="009A046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6C68"/>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2C54"/>
    <w:rsid w:val="00A131F8"/>
    <w:rsid w:val="00A13225"/>
    <w:rsid w:val="00A13EF7"/>
    <w:rsid w:val="00A1450D"/>
    <w:rsid w:val="00A15411"/>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4A26"/>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0F8"/>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5DDD"/>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8EB"/>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417"/>
    <w:rsid w:val="00AF2E0B"/>
    <w:rsid w:val="00AF3516"/>
    <w:rsid w:val="00AF39C6"/>
    <w:rsid w:val="00AF436E"/>
    <w:rsid w:val="00AF4B27"/>
    <w:rsid w:val="00AF502B"/>
    <w:rsid w:val="00AF57F4"/>
    <w:rsid w:val="00AF5A2F"/>
    <w:rsid w:val="00AF68A5"/>
    <w:rsid w:val="00AF734F"/>
    <w:rsid w:val="00AF75CD"/>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432"/>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035"/>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278"/>
    <w:rsid w:val="00B7262F"/>
    <w:rsid w:val="00B72676"/>
    <w:rsid w:val="00B749F1"/>
    <w:rsid w:val="00B74B08"/>
    <w:rsid w:val="00B74C13"/>
    <w:rsid w:val="00B75139"/>
    <w:rsid w:val="00B753CC"/>
    <w:rsid w:val="00B754D9"/>
    <w:rsid w:val="00B7585F"/>
    <w:rsid w:val="00B75B09"/>
    <w:rsid w:val="00B762F7"/>
    <w:rsid w:val="00B76A17"/>
    <w:rsid w:val="00B76C71"/>
    <w:rsid w:val="00B76E3D"/>
    <w:rsid w:val="00B815BE"/>
    <w:rsid w:val="00B816BB"/>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179"/>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0FF"/>
    <w:rsid w:val="00BD55F1"/>
    <w:rsid w:val="00BD5BF4"/>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55"/>
    <w:rsid w:val="00C07BDD"/>
    <w:rsid w:val="00C10279"/>
    <w:rsid w:val="00C11D6E"/>
    <w:rsid w:val="00C11F9C"/>
    <w:rsid w:val="00C1208C"/>
    <w:rsid w:val="00C13DA7"/>
    <w:rsid w:val="00C14645"/>
    <w:rsid w:val="00C15190"/>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51C3"/>
    <w:rsid w:val="00C56B60"/>
    <w:rsid w:val="00C57378"/>
    <w:rsid w:val="00C57C41"/>
    <w:rsid w:val="00C6038D"/>
    <w:rsid w:val="00C60D11"/>
    <w:rsid w:val="00C60DDD"/>
    <w:rsid w:val="00C61019"/>
    <w:rsid w:val="00C61062"/>
    <w:rsid w:val="00C61FA0"/>
    <w:rsid w:val="00C63340"/>
    <w:rsid w:val="00C634D0"/>
    <w:rsid w:val="00C64617"/>
    <w:rsid w:val="00C64B38"/>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77C6A"/>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1E3"/>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ADD"/>
    <w:rsid w:val="00D35E4F"/>
    <w:rsid w:val="00D411C0"/>
    <w:rsid w:val="00D4392E"/>
    <w:rsid w:val="00D45E92"/>
    <w:rsid w:val="00D46291"/>
    <w:rsid w:val="00D46E6A"/>
    <w:rsid w:val="00D46FCF"/>
    <w:rsid w:val="00D47A19"/>
    <w:rsid w:val="00D47BF7"/>
    <w:rsid w:val="00D50393"/>
    <w:rsid w:val="00D503AE"/>
    <w:rsid w:val="00D50A4D"/>
    <w:rsid w:val="00D50ABA"/>
    <w:rsid w:val="00D51AEC"/>
    <w:rsid w:val="00D53390"/>
    <w:rsid w:val="00D53BBE"/>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2FC0"/>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977F2"/>
    <w:rsid w:val="00DA0667"/>
    <w:rsid w:val="00DA102D"/>
    <w:rsid w:val="00DA1717"/>
    <w:rsid w:val="00DA3B55"/>
    <w:rsid w:val="00DA41E8"/>
    <w:rsid w:val="00DA556B"/>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B7D16"/>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6C"/>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0DFB"/>
    <w:rsid w:val="00E21430"/>
    <w:rsid w:val="00E225EC"/>
    <w:rsid w:val="00E22AE0"/>
    <w:rsid w:val="00E23468"/>
    <w:rsid w:val="00E23D93"/>
    <w:rsid w:val="00E2425D"/>
    <w:rsid w:val="00E2465C"/>
    <w:rsid w:val="00E260DD"/>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48AF"/>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9A2"/>
    <w:rsid w:val="00E62B9C"/>
    <w:rsid w:val="00E63308"/>
    <w:rsid w:val="00E635A1"/>
    <w:rsid w:val="00E646A4"/>
    <w:rsid w:val="00E64FEA"/>
    <w:rsid w:val="00E65116"/>
    <w:rsid w:val="00E6526F"/>
    <w:rsid w:val="00E67973"/>
    <w:rsid w:val="00E67C83"/>
    <w:rsid w:val="00E70ABB"/>
    <w:rsid w:val="00E71398"/>
    <w:rsid w:val="00E71592"/>
    <w:rsid w:val="00E71E68"/>
    <w:rsid w:val="00E72716"/>
    <w:rsid w:val="00E7578D"/>
    <w:rsid w:val="00E75E09"/>
    <w:rsid w:val="00E763E0"/>
    <w:rsid w:val="00E76651"/>
    <w:rsid w:val="00E76A79"/>
    <w:rsid w:val="00E778A6"/>
    <w:rsid w:val="00E80D29"/>
    <w:rsid w:val="00E80D36"/>
    <w:rsid w:val="00E82981"/>
    <w:rsid w:val="00E829C3"/>
    <w:rsid w:val="00E830BD"/>
    <w:rsid w:val="00E83230"/>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CB4"/>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4EF"/>
    <w:rsid w:val="00EA699C"/>
    <w:rsid w:val="00EA7BCA"/>
    <w:rsid w:val="00EB0B1D"/>
    <w:rsid w:val="00EB117A"/>
    <w:rsid w:val="00EB2CAF"/>
    <w:rsid w:val="00EB2E2E"/>
    <w:rsid w:val="00EB3E36"/>
    <w:rsid w:val="00EB41F9"/>
    <w:rsid w:val="00EB6961"/>
    <w:rsid w:val="00EB74EB"/>
    <w:rsid w:val="00EC03BD"/>
    <w:rsid w:val="00EC0CBB"/>
    <w:rsid w:val="00EC161F"/>
    <w:rsid w:val="00EC1A15"/>
    <w:rsid w:val="00EC1C0A"/>
    <w:rsid w:val="00EC1CFE"/>
    <w:rsid w:val="00EC2158"/>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5BC9"/>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6FB"/>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16EAF"/>
    <w:rsid w:val="00F211A3"/>
    <w:rsid w:val="00F215A9"/>
    <w:rsid w:val="00F21CEE"/>
    <w:rsid w:val="00F2208D"/>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1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155"/>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C30"/>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4CE5"/>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3A9"/>
    <w:rsid w:val="00FC149D"/>
    <w:rsid w:val="00FC14F7"/>
    <w:rsid w:val="00FC1638"/>
    <w:rsid w:val="00FC22D6"/>
    <w:rsid w:val="00FC24DD"/>
    <w:rsid w:val="00FC3E02"/>
    <w:rsid w:val="00FC3ED4"/>
    <w:rsid w:val="00FC4504"/>
    <w:rsid w:val="00FC46EF"/>
    <w:rsid w:val="00FC5AB7"/>
    <w:rsid w:val="00FC6176"/>
    <w:rsid w:val="00FC6515"/>
    <w:rsid w:val="00FC7812"/>
    <w:rsid w:val="00FC7CEE"/>
    <w:rsid w:val="00FD0814"/>
    <w:rsid w:val="00FD0C04"/>
    <w:rsid w:val="00FD0C31"/>
    <w:rsid w:val="00FD18B7"/>
    <w:rsid w:val="00FD19CD"/>
    <w:rsid w:val="00FD19DA"/>
    <w:rsid w:val="00FD3D99"/>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6B04"/>
    <w:rsid w:val="00FE7018"/>
    <w:rsid w:val="00FE74F1"/>
    <w:rsid w:val="00FE7CF0"/>
    <w:rsid w:val="00FE7F22"/>
    <w:rsid w:val="00FF0FFD"/>
    <w:rsid w:val="00FF1CF9"/>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526091366">
      <w:bodyDiv w:val="1"/>
      <w:marLeft w:val="0"/>
      <w:marRight w:val="0"/>
      <w:marTop w:val="0"/>
      <w:marBottom w:val="0"/>
      <w:divBdr>
        <w:top w:val="none" w:sz="0" w:space="0" w:color="auto"/>
        <w:left w:val="none" w:sz="0" w:space="0" w:color="auto"/>
        <w:bottom w:val="none" w:sz="0" w:space="0" w:color="auto"/>
        <w:right w:val="none" w:sz="0" w:space="0" w:color="auto"/>
      </w:divBdr>
      <w:divsChild>
        <w:div w:id="1255481380">
          <w:marLeft w:val="0"/>
          <w:marRight w:val="0"/>
          <w:marTop w:val="0"/>
          <w:marBottom w:val="0"/>
          <w:divBdr>
            <w:top w:val="none" w:sz="0" w:space="0" w:color="auto"/>
            <w:left w:val="none" w:sz="0" w:space="0" w:color="auto"/>
            <w:bottom w:val="none" w:sz="0" w:space="0" w:color="auto"/>
            <w:right w:val="none" w:sz="0" w:space="0" w:color="auto"/>
          </w:divBdr>
        </w:div>
        <w:div w:id="491064627">
          <w:marLeft w:val="0"/>
          <w:marRight w:val="0"/>
          <w:marTop w:val="0"/>
          <w:marBottom w:val="0"/>
          <w:divBdr>
            <w:top w:val="none" w:sz="0" w:space="0" w:color="auto"/>
            <w:left w:val="none" w:sz="0" w:space="0" w:color="auto"/>
            <w:bottom w:val="none" w:sz="0" w:space="0" w:color="auto"/>
            <w:right w:val="none" w:sz="0" w:space="0" w:color="auto"/>
          </w:divBdr>
        </w:div>
      </w:divsChild>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E6E489-DDA4-46FA-B114-77DC65881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8</TotalTime>
  <Pages>50</Pages>
  <Words>11380</Words>
  <Characters>64870</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60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cockfie</cp:lastModifiedBy>
  <cp:revision>219</cp:revision>
  <cp:lastPrinted>2017-06-23T00:56:00Z</cp:lastPrinted>
  <dcterms:created xsi:type="dcterms:W3CDTF">2016-12-15T22:11:00Z</dcterms:created>
  <dcterms:modified xsi:type="dcterms:W3CDTF">2018-01-0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